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65688A" w:rsidRPr="00E82233" w:rsidRDefault="0065688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65688A" w:rsidRPr="00575DE0" w:rsidRDefault="0065688A" w:rsidP="00491E9E">
                            <w:pPr>
                              <w:spacing w:after="0"/>
                              <w:jc w:val="center"/>
                              <w:rPr>
                                <w:rFonts w:ascii="Times New Roman" w:hAnsi="Times New Roman" w:cs="Times New Roman"/>
                                <w:lang w:val="fr-FR"/>
                              </w:rPr>
                            </w:pPr>
                            <w:r w:rsidRPr="00575DE0">
                              <w:rPr>
                                <w:lang w:val="fr-FR"/>
                              </w:rPr>
                              <w:t>************</w:t>
                            </w:r>
                          </w:p>
                          <w:p w:rsidR="0065688A" w:rsidRPr="00575DE0" w:rsidRDefault="0065688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65688A" w:rsidRPr="00575DE0" w:rsidRDefault="0065688A" w:rsidP="00153E86">
                            <w:pPr>
                              <w:spacing w:after="0"/>
                              <w:jc w:val="center"/>
                              <w:rPr>
                                <w:lang w:val="fr-FR"/>
                              </w:rPr>
                            </w:pPr>
                            <w:r w:rsidRPr="00575DE0">
                              <w:rPr>
                                <w:lang w:val="fr-FR"/>
                              </w:rPr>
                              <w:t>************</w:t>
                            </w:r>
                          </w:p>
                          <w:p w:rsidR="0065688A" w:rsidRPr="00F745B9" w:rsidRDefault="0065688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65688A" w:rsidRPr="00E82233" w:rsidRDefault="0065688A" w:rsidP="00153E86">
                            <w:pPr>
                              <w:spacing w:after="0"/>
                              <w:jc w:val="center"/>
                              <w:rPr>
                                <w:lang w:val="fr-FR"/>
                              </w:rPr>
                            </w:pPr>
                            <w:r w:rsidRPr="00E82233">
                              <w:rPr>
                                <w:lang w:val="fr-FR"/>
                              </w:rPr>
                              <w:t>************</w:t>
                            </w:r>
                          </w:p>
                          <w:p w:rsidR="0065688A" w:rsidRPr="00E82233" w:rsidRDefault="0065688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65688A" w:rsidRPr="00E82233" w:rsidRDefault="0065688A"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65688A" w:rsidRPr="00E82233" w:rsidRDefault="0065688A"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65688A" w:rsidRPr="00575DE0" w:rsidRDefault="0065688A" w:rsidP="00491E9E">
                      <w:pPr>
                        <w:spacing w:after="0"/>
                        <w:jc w:val="center"/>
                        <w:rPr>
                          <w:rFonts w:ascii="Times New Roman" w:hAnsi="Times New Roman" w:cs="Times New Roman"/>
                          <w:lang w:val="fr-FR"/>
                        </w:rPr>
                      </w:pPr>
                      <w:r w:rsidRPr="00575DE0">
                        <w:rPr>
                          <w:lang w:val="fr-FR"/>
                        </w:rPr>
                        <w:t>************</w:t>
                      </w:r>
                    </w:p>
                    <w:p w:rsidR="0065688A" w:rsidRPr="00575DE0" w:rsidRDefault="0065688A"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65688A" w:rsidRPr="00575DE0" w:rsidRDefault="0065688A" w:rsidP="00153E86">
                      <w:pPr>
                        <w:spacing w:after="0"/>
                        <w:jc w:val="center"/>
                        <w:rPr>
                          <w:lang w:val="fr-FR"/>
                        </w:rPr>
                      </w:pPr>
                      <w:r w:rsidRPr="00575DE0">
                        <w:rPr>
                          <w:lang w:val="fr-FR"/>
                        </w:rPr>
                        <w:t>************</w:t>
                      </w:r>
                    </w:p>
                    <w:p w:rsidR="0065688A" w:rsidRPr="00F745B9" w:rsidRDefault="0065688A"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65688A" w:rsidRPr="00E82233" w:rsidRDefault="0065688A" w:rsidP="00153E86">
                      <w:pPr>
                        <w:spacing w:after="0"/>
                        <w:jc w:val="center"/>
                        <w:rPr>
                          <w:lang w:val="fr-FR"/>
                        </w:rPr>
                      </w:pPr>
                      <w:r w:rsidRPr="00E82233">
                        <w:rPr>
                          <w:lang w:val="fr-FR"/>
                        </w:rPr>
                        <w:t>************</w:t>
                      </w:r>
                    </w:p>
                    <w:p w:rsidR="0065688A" w:rsidRPr="00E82233" w:rsidRDefault="0065688A"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65688A" w:rsidRPr="00E82233" w:rsidRDefault="0065688A"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65688A" w:rsidRPr="00190DC6" w:rsidRDefault="0065688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65688A" w:rsidRPr="00190DC6" w:rsidRDefault="0065688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65688A" w:rsidRPr="00584648" w:rsidRDefault="0065688A"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65688A" w:rsidRPr="00190DC6" w:rsidRDefault="0065688A"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65688A" w:rsidRPr="00190DC6" w:rsidRDefault="0065688A"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65688A" w:rsidRPr="00584648" w:rsidRDefault="0065688A"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65688A" w:rsidRDefault="0065688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65688A" w:rsidRPr="00525E10" w:rsidRDefault="0065688A"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65688A" w:rsidRDefault="0065688A"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65688A" w:rsidRPr="00525E10" w:rsidRDefault="0065688A"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F37D8A">
              <w:rPr>
                <w:noProof/>
                <w:webHidden/>
              </w:rPr>
              <w:t>i</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F37D8A">
              <w:rPr>
                <w:noProof/>
                <w:webHidden/>
              </w:rPr>
              <w:t>ii</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F37D8A">
              <w:rPr>
                <w:noProof/>
                <w:webHidden/>
              </w:rPr>
              <w:t>iii</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F37D8A">
              <w:rPr>
                <w:noProof/>
                <w:webHidden/>
              </w:rPr>
              <w:t>iv</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F37D8A">
              <w:rPr>
                <w:noProof/>
                <w:webHidden/>
              </w:rPr>
              <w:t>v</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F37D8A">
              <w:rPr>
                <w:noProof/>
                <w:webHidden/>
              </w:rPr>
              <w:t>vii</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F37D8A">
              <w:rPr>
                <w:noProof/>
                <w:webHidden/>
              </w:rPr>
              <w:t>viii</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F37D8A">
              <w:rPr>
                <w:noProof/>
                <w:webHidden/>
              </w:rPr>
              <w:t>ix</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F37D8A">
              <w:rPr>
                <w:noProof/>
                <w:webHidden/>
              </w:rPr>
              <w:t>2</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F37D8A">
              <w:rPr>
                <w:noProof/>
                <w:webHidden/>
              </w:rPr>
              <w:t>2</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F37D8A">
              <w:rPr>
                <w:noProof/>
                <w:webHidden/>
              </w:rPr>
              <w:t>4</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F37D8A">
              <w:rPr>
                <w:noProof/>
                <w:webHidden/>
              </w:rPr>
              <w:t>5</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F37D8A">
              <w:rPr>
                <w:noProof/>
                <w:webHidden/>
              </w:rPr>
              <w:t>5</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F37D8A">
              <w:rPr>
                <w:noProof/>
                <w:webHidden/>
              </w:rPr>
              <w:t>6</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65688A">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65688A">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F37D8A">
              <w:rPr>
                <w:noProof/>
                <w:webHidden/>
              </w:rPr>
              <w:t>10</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F37D8A">
              <w:rPr>
                <w:noProof/>
                <w:webHidden/>
              </w:rPr>
              <w:t>11</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F37D8A">
              <w:rPr>
                <w:noProof/>
                <w:webHidden/>
              </w:rPr>
              <w:t>14</w:t>
            </w:r>
            <w:r w:rsidR="008779B5">
              <w:rPr>
                <w:noProof/>
                <w:webHidden/>
              </w:rPr>
              <w:fldChar w:fldCharType="end"/>
            </w:r>
          </w:hyperlink>
        </w:p>
        <w:p w:rsidR="008779B5" w:rsidRDefault="0065688A">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F37D8A">
              <w:rPr>
                <w:noProof/>
                <w:webHidden/>
              </w:rPr>
              <w:t>15</w:t>
            </w:r>
            <w:r w:rsidR="008779B5">
              <w:rPr>
                <w:noProof/>
                <w:webHidden/>
              </w:rPr>
              <w:fldChar w:fldCharType="end"/>
            </w:r>
          </w:hyperlink>
        </w:p>
        <w:p w:rsidR="008779B5" w:rsidRDefault="0065688A">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F37D8A">
              <w:rPr>
                <w:noProof/>
                <w:webHidden/>
              </w:rPr>
              <w:t>17</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F37D8A">
              <w:rPr>
                <w:noProof/>
                <w:webHidden/>
              </w:rPr>
              <w:t>19</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F37D8A">
              <w:rPr>
                <w:noProof/>
                <w:webHidden/>
              </w:rPr>
              <w:t>21</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F37D8A">
              <w:rPr>
                <w:noProof/>
                <w:webHidden/>
              </w:rPr>
              <w:t>23</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F37D8A">
              <w:rPr>
                <w:noProof/>
                <w:webHidden/>
              </w:rPr>
              <w:t>33</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F37D8A">
              <w:rPr>
                <w:noProof/>
                <w:webHidden/>
              </w:rPr>
              <w:t>37</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65688A">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F37D8A">
              <w:rPr>
                <w:noProof/>
                <w:webHidden/>
              </w:rPr>
              <w:t>41</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F37D8A">
              <w:rPr>
                <w:noProof/>
                <w:webHidden/>
              </w:rPr>
              <w:t>42</w:t>
            </w:r>
            <w:r w:rsidR="008779B5">
              <w:rPr>
                <w:noProof/>
                <w:webHidden/>
              </w:rPr>
              <w:fldChar w:fldCharType="end"/>
            </w:r>
          </w:hyperlink>
        </w:p>
        <w:p w:rsidR="008779B5" w:rsidRDefault="0065688A">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F37D8A">
              <w:rPr>
                <w:noProof/>
                <w:webHidden/>
              </w:rPr>
              <w:t>45</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F37D8A">
          <w:rPr>
            <w:noProof/>
            <w:webHidden/>
          </w:rPr>
          <w:t>6</w:t>
        </w:r>
        <w:r w:rsidR="00A35B15">
          <w:rPr>
            <w:noProof/>
            <w:webHidden/>
          </w:rPr>
          <w:fldChar w:fldCharType="end"/>
        </w:r>
      </w:hyperlink>
    </w:p>
    <w:p w:rsidR="00A35B15" w:rsidRDefault="0065688A">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F37D8A">
          <w:rPr>
            <w:noProof/>
            <w:webHidden/>
          </w:rPr>
          <w:t>15</w:t>
        </w:r>
        <w:r w:rsidR="00A35B15">
          <w:rPr>
            <w:noProof/>
            <w:webHidden/>
          </w:rPr>
          <w:fldChar w:fldCharType="end"/>
        </w:r>
      </w:hyperlink>
    </w:p>
    <w:p w:rsidR="00A35B15" w:rsidRDefault="0065688A">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F37D8A">
          <w:rPr>
            <w:noProof/>
            <w:webHidden/>
          </w:rPr>
          <w:t>16</w:t>
        </w:r>
        <w:r w:rsidR="00A35B15">
          <w:rPr>
            <w:noProof/>
            <w:webHidden/>
          </w:rPr>
          <w:fldChar w:fldCharType="end"/>
        </w:r>
      </w:hyperlink>
    </w:p>
    <w:p w:rsidR="00A35B15" w:rsidRDefault="0065688A">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F37D8A">
          <w:rPr>
            <w:noProof/>
            <w:webHidden/>
          </w:rPr>
          <w:t>16</w:t>
        </w:r>
        <w:r w:rsidR="00A35B15">
          <w:rPr>
            <w:noProof/>
            <w:webHidden/>
          </w:rPr>
          <w:fldChar w:fldCharType="end"/>
        </w:r>
      </w:hyperlink>
    </w:p>
    <w:p w:rsidR="00A35B15" w:rsidRDefault="0065688A">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F37D8A">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B6088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B60884"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B60884"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622E13B" wp14:editId="53275C5D">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F37D8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Blockchain sans aborder la notion de transaction. L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7D023A">
        <w:rPr>
          <w:rFonts w:ascii="Times New Roman" w:hAnsi="Times New Roman" w:cs="Times New Roman"/>
          <w:sz w:val="24"/>
          <w:szCs w:val="24"/>
          <w:lang w:val="fr-FR"/>
        </w:rPr>
        <w:t>, du nombre de transactions.</w:t>
      </w:r>
      <w:r w:rsidR="00880C83">
        <w:rPr>
          <w:rFonts w:ascii="Times New Roman" w:hAnsi="Times New Roman" w:cs="Times New Roman"/>
          <w:sz w:val="24"/>
          <w:szCs w:val="24"/>
          <w:lang w:val="fr-FR"/>
        </w:rPr>
        <w:t xml:space="preserve"> C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r w:rsidRPr="008B5E84">
        <w:rPr>
          <w:rFonts w:ascii="Times New Roman" w:hAnsi="Times New Roman" w:cs="Times New Roman"/>
          <w:sz w:val="24"/>
          <w:szCs w:val="24"/>
        </w:rPr>
        <w:t>Dans</w:t>
      </w:r>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442DB6" w:rsidRPr="00442DB6">
        <w:rPr>
          <w:rFonts w:ascii="Times New Roman" w:hAnsi="Times New Roman" w:cs="Times New Roman"/>
          <w:sz w:val="24"/>
        </w:rPr>
        <w:t>[10]</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chercheur </w:t>
      </w:r>
      <w:r w:rsidRPr="008B5E84">
        <w:rPr>
          <w:rFonts w:ascii="Times New Roman" w:hAnsi="Times New Roman" w:cs="Times New Roman"/>
          <w:i/>
          <w:sz w:val="24"/>
          <w:szCs w:val="24"/>
        </w:rPr>
        <w:t>Ittai Abraham</w:t>
      </w:r>
      <w:r>
        <w:rPr>
          <w:rFonts w:ascii="Times New Roman" w:hAnsi="Times New Roman" w:cs="Times New Roman"/>
          <w:sz w:val="24"/>
          <w:szCs w:val="24"/>
        </w:rPr>
        <w:t xml:space="preserve"> a </w:t>
      </w:r>
      <w:r w:rsidRPr="00D81E5E">
        <w:rPr>
          <w:rFonts w:ascii="Times New Roman" w:hAnsi="Times New Roman" w:cs="Times New Roman"/>
          <w:sz w:val="24"/>
          <w:szCs w:val="24"/>
        </w:rPr>
        <w:t xml:space="preserve">affirmé </w:t>
      </w:r>
      <w:r w:rsidR="00D81E5E" w:rsidRPr="00D81E5E">
        <w:rPr>
          <w:rFonts w:ascii="Times New Roman" w:hAnsi="Times New Roman" w:cs="Times New Roman"/>
          <w:sz w:val="24"/>
          <w:szCs w:val="24"/>
        </w:rPr>
        <w:t>: « </w:t>
      </w:r>
      <w:r w:rsidRPr="00A41D7F">
        <w:rPr>
          <w:rFonts w:ascii="Times New Roman" w:hAnsi="Times New Roman" w:cs="Times New Roman"/>
          <w:i/>
          <w:sz w:val="24"/>
          <w:szCs w:val="24"/>
        </w:rPr>
        <w:t xml:space="preserve">The longest running blockchain started in 1995 and is still running strong today. </w:t>
      </w:r>
      <w:r w:rsidRPr="00A41D7F">
        <w:rPr>
          <w:rFonts w:ascii="Times New Roman" w:hAnsi="Times New Roman" w:cs="Times New Roman"/>
          <w:i/>
          <w:sz w:val="24"/>
          <w:szCs w:val="24"/>
          <w:lang w:val="fr-FR"/>
        </w:rPr>
        <w:t>(…)</w:t>
      </w:r>
      <w:r w:rsidR="00D81E5E">
        <w:rPr>
          <w:rFonts w:ascii="Times New Roman" w:hAnsi="Times New Roman" w:cs="Times New Roman"/>
          <w:sz w:val="24"/>
          <w:szCs w:val="24"/>
          <w:lang w:val="fr-FR"/>
        </w:rPr>
        <w:t> »</w:t>
      </w:r>
      <w:r>
        <w:rPr>
          <w:rFonts w:ascii="Times New Roman" w:hAnsi="Times New Roman" w:cs="Times New Roman"/>
          <w:sz w:val="24"/>
          <w:szCs w:val="24"/>
          <w:lang w:val="fr-FR"/>
        </w:rPr>
        <w:t xml:space="preserve"> ; ceci pour indiquer que le premier système de certification </w:t>
      </w:r>
      <w:r>
        <w:rPr>
          <w:rFonts w:ascii="Times New Roman" w:hAnsi="Times New Roman" w:cs="Times New Roman"/>
          <w:sz w:val="24"/>
          <w:szCs w:val="24"/>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Satoshi Nakamoto</w:t>
      </w:r>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1]</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S. Nakamoto</w:t>
      </w:r>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2]</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G. Ferréol et 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3]</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pour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r>
        <w:rPr>
          <w:rFonts w:ascii="Times New Roman" w:eastAsiaTheme="majorEastAsia" w:hAnsi="Times New Roman" w:cs="Times New Roman"/>
          <w:b/>
          <w:color w:val="2E74B5" w:themeColor="accent1" w:themeShade="BF"/>
          <w:sz w:val="24"/>
          <w:szCs w:val="24"/>
          <w:lang w:val="fr-FR"/>
        </w:rPr>
        <w:t>Architecture de la blockchain</w:t>
      </w:r>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w:t>
      </w:r>
      <w:r w:rsidR="00A34800">
        <w:rPr>
          <w:rFonts w:ascii="Times New Roman" w:hAnsi="Times New Roman" w:cs="Times New Roman"/>
          <w:sz w:val="24"/>
          <w:szCs w:val="24"/>
          <w:lang w:val="fr-FR"/>
        </w:rPr>
        <w:t>s</w:t>
      </w:r>
      <w:r w:rsidRPr="00B23007">
        <w:rPr>
          <w:rFonts w:ascii="Times New Roman" w:hAnsi="Times New Roman" w:cs="Times New Roman"/>
          <w:sz w:val="24"/>
          <w:szCs w:val="24"/>
          <w:lang w:val="fr-FR"/>
        </w:rPr>
        <w:t xml:space="preserve">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4"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280F4403" wp14:editId="6CB0F3F7">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F37D8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B8C3281" wp14:editId="2C7A6EBC">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F37D8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FF6DD0A" wp14:editId="6C8AB20E">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F37D8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8" w:name="_Toc189507460"/>
      <w:r w:rsidRPr="00E9761F">
        <w:rPr>
          <w:rFonts w:ascii="Times New Roman" w:hAnsi="Times New Roman" w:cs="Times New Roman"/>
          <w:b/>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1FDDB2CE" wp14:editId="17215C16">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F37D8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39"/>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ou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0" w:name="_Toc189507461"/>
      <w:r>
        <w:rPr>
          <w:rFonts w:ascii="Times New Roman" w:eastAsiaTheme="majorEastAsia" w:hAnsi="Times New Roman" w:cs="Times New Roman"/>
          <w:b/>
          <w:color w:val="2E74B5" w:themeColor="accent1" w:themeShade="BF"/>
          <w:sz w:val="24"/>
          <w:szCs w:val="24"/>
          <w:lang w:val="fr-FR"/>
        </w:rPr>
        <w:t>Protocoles de consensus</w:t>
      </w:r>
      <w:bookmarkEnd w:id="40"/>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extrêmement complexes (appelés p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monnaie et utilisé par 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ts, Graphics Processing Units, Serveurs puissants, E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2"/>
      <w:bookmarkStart w:id="42"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1"/>
      <w:bookmarkEnd w:id="42"/>
    </w:p>
    <w:p w:rsidR="002576F6" w:rsidRDefault="008759E0" w:rsidP="00922B79">
      <w:pPr>
        <w:pStyle w:val="NormalWeb"/>
        <w:spacing w:line="360" w:lineRule="auto"/>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5D663E6" wp14:editId="3CC35954">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F37D8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usage autres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3"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3"/>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2C1CED4C" wp14:editId="6CC84510">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525CE6">
        <w:rPr>
          <w:lang w:val="fr-FR"/>
        </w:rPr>
        <w:t xml:space="preserve"> </w:t>
      </w:r>
      <w:r w:rsidR="00525CE6">
        <w:rPr>
          <w:lang w:val="fr-FR"/>
        </w:rPr>
        <w:fldChar w:fldCharType="begin"/>
      </w:r>
      <w:r w:rsidR="00525CE6">
        <w:rPr>
          <w:lang w:val="fr-FR"/>
        </w:rPr>
        <w:instrText xml:space="preserve"> ADDIN ZOTERO_ITEM CSL_CITATION {"citationID":"JBFNhXqf","properties":{"formattedCitation":"[35]","plainCitation":"[35]","noteIndex":0},"citationItems":[{"id":90,"uris":["http://zotero.org/users/16284513/items/WCSYW9BC"],"itemData":{"id":90,"type":"webpage","abstract":"Présentation des nœuds Ethereum et des logiciels clients, de la façon de configurer un nœud et des raisons de le faire.","container-title":"Nœuds et clients","language":"fr","title":"Nœuds et clients","URL":"https://ethereum.org/fr/developers/docs/nodes-and-clients/","accessed":{"date-parts":[["2025",2,12]]},"issued":{"date-parts":[["2024",10,9]]}}}],"schema":"https://github.com/citation-style-language/schema/raw/master/csl-citation.json"} </w:instrText>
      </w:r>
      <w:r w:rsidR="00525CE6">
        <w:rPr>
          <w:lang w:val="fr-FR"/>
        </w:rPr>
        <w:fldChar w:fldCharType="separate"/>
      </w:r>
      <w:r w:rsidR="00525CE6" w:rsidRPr="00525CE6">
        <w:rPr>
          <w:lang w:val="fr-FR"/>
        </w:rPr>
        <w:t>[35]</w:t>
      </w:r>
      <w:r w:rsidR="00525CE6">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4903DB" w:rsidRDefault="005525D5" w:rsidP="008B0CA7">
      <w:pPr>
        <w:pStyle w:val="Titre3"/>
        <w:numPr>
          <w:ilvl w:val="2"/>
          <w:numId w:val="24"/>
        </w:numPr>
        <w:jc w:val="both"/>
        <w:rPr>
          <w:rFonts w:ascii="Times New Roman" w:hAnsi="Times New Roman" w:cs="Times New Roman"/>
          <w:lang w:val="fr-FR"/>
        </w:rPr>
      </w:pPr>
      <w:r w:rsidRPr="004903DB">
        <w:rPr>
          <w:rFonts w:ascii="Times New Roman" w:hAnsi="Times New Roman" w:cs="Times New Roman"/>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5A0E6974" wp14:editId="75F05DAE">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F37D8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thb6sd9","properties":{"formattedCitation":"[36]","plainCitation":"[36]","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Pr="004C5909">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5DE516" wp14:editId="512A84D6">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F37D8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dAT8xS9B","properties":{"formattedCitation":"[37]","plainCitation":"[37]","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Pr="00464ED9">
        <w:rPr>
          <w:rFonts w:ascii="Times New Roman" w:hAnsi="Times New Roman" w:cs="Times New Roman"/>
          <w:sz w:val="24"/>
          <w:lang w:val="fr-FR"/>
        </w:rPr>
        <w:t>[37]</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UlEJJgSU","properties":{"formattedCitation":"[38]","plainCitation":"[38]","noteIndex":0},"citationItems":[{"id":104,"uris":["http://zotero.org/users/16284513/items/NT2XY3WD"],"itemData":{"id":104,"type":"article-journal","container-title":". Introduction","language":"en","source":"Zotero","title":"ethereum-evm-illustrated"}}],"schema":"https://github.com/citation-style-language/schema/raw/master/csl-citation.json"} </w:instrText>
      </w:r>
      <w:r w:rsidR="00B35DA5">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38]</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2D7709">
        <w:rPr>
          <w:rFonts w:ascii="Times New Roman" w:hAnsi="Times New Roman" w:cs="Times New Roman"/>
          <w:sz w:val="24"/>
          <w:szCs w:val="24"/>
          <w:lang w:val="fr-FR"/>
        </w:rPr>
        <w:instrText xml:space="preserve"> ADDIN ZOTERO_ITEM CSL_CITATION {"citationID":"Gq2wo9l8","properties":{"formattedCitation":"[39]","plainCitation":"[39]","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2D7709" w:rsidRPr="002D7709">
        <w:rPr>
          <w:rFonts w:ascii="Times New Roman" w:hAnsi="Times New Roman" w:cs="Times New Roman"/>
          <w:sz w:val="24"/>
          <w:lang w:val="fr-FR"/>
        </w:rPr>
        <w:t>[39]</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9D42CC">
        <w:rPr>
          <w:rFonts w:ascii="Times New Roman" w:hAnsi="Times New Roman" w:cs="Times New Roman"/>
          <w:sz w:val="24"/>
          <w:szCs w:val="24"/>
          <w:lang w:val="fr-FR"/>
        </w:rPr>
        <w:instrText xml:space="preserve"> ADDIN ZOTERO_ITEM CSL_CITATION {"citationID":"DRs3NIYc","properties":{"formattedCitation":"[39]","plainCitation":"[39]","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9D42CC" w:rsidRPr="009D42CC">
        <w:rPr>
          <w:rFonts w:ascii="Times New Roman" w:hAnsi="Times New Roman" w:cs="Times New Roman"/>
          <w:sz w:val="24"/>
          <w:lang w:val="fr-FR"/>
        </w:rPr>
        <w:t>[39]</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 xml:space="preserve">és du compt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et détentions d'ETH et/ou des jetons.</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Par contre, l</w:t>
      </w:r>
      <w:r w:rsidR="00F02EDC" w:rsidRPr="00F02EDC">
        <w:rPr>
          <w:rFonts w:ascii="Times New Roman" w:hAnsi="Times New Roman" w:cs="Times New Roman"/>
          <w:sz w:val="24"/>
          <w:szCs w:val="24"/>
          <w:lang w:val="fr-FR"/>
        </w:rPr>
        <w:t xml:space="preserve">a création de compte de contrat a un coût dû à 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BC7065">
        <w:rPr>
          <w:rFonts w:ascii="Times New Roman" w:hAnsi="Times New Roman" w:cs="Times New Roman"/>
          <w:sz w:val="24"/>
          <w:szCs w:val="24"/>
          <w:lang w:val="fr-FR"/>
        </w:rPr>
        <w:instrText xml:space="preserve"> ADDIN ZOTERO_ITEM CSL_CITATION {"citationID":"LqCdfS9d","properties":{"formattedCitation":"[39]","plainCitation":"[39]","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BC7065" w:rsidRPr="00BC7065">
        <w:rPr>
          <w:rFonts w:ascii="Times New Roman" w:hAnsi="Times New Roman" w:cs="Times New Roman"/>
          <w:sz w:val="24"/>
          <w:lang w:val="fr-FR"/>
        </w:rPr>
        <w:t>[39]</w:t>
      </w:r>
      <w:r w:rsidR="00BC7065">
        <w:rPr>
          <w:rFonts w:ascii="Times New Roman" w:hAnsi="Times New Roman" w:cs="Times New Roman"/>
          <w:sz w:val="24"/>
          <w:szCs w:val="24"/>
          <w:lang w:val="fr-FR"/>
        </w:rPr>
        <w:fldChar w:fldCharType="end"/>
      </w:r>
      <w:bookmarkStart w:id="44" w:name="_GoBack"/>
      <w:bookmarkEnd w:id="44"/>
      <w:r w:rsidR="00F02EDC" w:rsidRPr="00F02EDC">
        <w:rPr>
          <w:rFonts w:ascii="Times New Roman" w:hAnsi="Times New Roman" w:cs="Times New Roman"/>
          <w:sz w:val="24"/>
          <w:szCs w:val="24"/>
          <w:lang w:val="fr-FR"/>
        </w:rPr>
        <w:t>. Il est possible d'effectuer des transactions depuis un EOA vers un CA.</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Outre ces principales différences, 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F02EDC" w:rsidRDefault="00F02EDC" w:rsidP="00F02EDC">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AA0E48" w:rsidRDefault="00AA0E48" w:rsidP="00BB6F4F">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AA0E48" w:rsidRPr="00BB6F4F" w:rsidRDefault="00AA0E48" w:rsidP="00BB6F4F">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NyNjtW5L","properties":{"formattedCitation":"[39]","plainCitation":"[39]","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39]</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18</w:t>
      </w:r>
      <w:r w:rsidRPr="00C157B4">
        <w:rPr>
          <w:rFonts w:ascii="Times New Roman" w:hAnsi="Times New Roman" w:cs="Times New Roman"/>
          <w:sz w:val="24"/>
          <w:szCs w:val="24"/>
          <w:lang w:val="fr-FR"/>
        </w:rPr>
        <w:t xml:space="preserve"> </w:t>
      </w:r>
      <w:r w:rsidRPr="00B31753">
        <w:rPr>
          <w:rFonts w:ascii="Times New Roman" w:hAnsi="Times New Roman" w:cs="Times New Roman"/>
          <w:sz w:val="24"/>
          <w:szCs w:val="24"/>
          <w:lang w:val="fr-FR"/>
        </w:rPr>
        <w:t xml:space="preserve">Wei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F37D8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TVURSKD8","properties":{"formattedCitation":"[40]","plainCitation":"[40]","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0]</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094768"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x5uhI3U3","properties":{"formattedCitation":"[41]","plainCitation":"[41]","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B35DA5" w:rsidRPr="00B35DA5">
        <w:rPr>
          <w:rFonts w:ascii="Times New Roman" w:hAnsi="Times New Roman" w:cs="Times New Roman"/>
          <w:sz w:val="24"/>
        </w:rPr>
        <w:t>[41]</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26AFA" w:rsidRDefault="00726AFA" w:rsidP="00596812">
      <w:pPr>
        <w:spacing w:line="360" w:lineRule="auto"/>
        <w:jc w:val="both"/>
        <w:rPr>
          <w:rFonts w:ascii="Times New Roman" w:hAnsi="Times New Roman" w:cs="Times New Roman"/>
          <w:sz w:val="24"/>
          <w:szCs w:val="24"/>
          <w:lang w:val="fr-FR"/>
        </w:rPr>
      </w:pPr>
    </w:p>
    <w:p w:rsidR="007853A0" w:rsidRPr="007853A0" w:rsidRDefault="00CE34C9" w:rsidP="00BA60D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5" w:name="_Toc184475257"/>
      <w:bookmarkStart w:id="46"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7" w:name="_Toc184474880"/>
      <w:bookmarkStart w:id="48" w:name="_Toc184475063"/>
      <w:bookmarkStart w:id="49" w:name="_Toc184475258"/>
      <w:bookmarkStart w:id="50" w:name="_Toc184474881"/>
      <w:bookmarkStart w:id="51" w:name="_Toc184475064"/>
      <w:bookmarkStart w:id="52" w:name="_Toc184475259"/>
      <w:bookmarkStart w:id="53" w:name="_Toc184474882"/>
      <w:bookmarkStart w:id="54" w:name="_Toc184475065"/>
      <w:bookmarkStart w:id="55" w:name="_Toc184475260"/>
      <w:bookmarkEnd w:id="45"/>
      <w:bookmarkEnd w:id="47"/>
      <w:bookmarkEnd w:id="48"/>
      <w:bookmarkEnd w:id="49"/>
      <w:bookmarkEnd w:id="50"/>
      <w:bookmarkEnd w:id="51"/>
      <w:bookmarkEnd w:id="52"/>
      <w:bookmarkEnd w:id="53"/>
      <w:bookmarkEnd w:id="54"/>
      <w:bookmarkEnd w:id="55"/>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6"/>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6" w:name="_Toc189507465"/>
      <w:bookmarkStart w:id="57" w:name="_Toc184475261"/>
      <w:r>
        <w:rPr>
          <w:rFonts w:ascii="Times New Roman" w:eastAsiaTheme="majorEastAsia" w:hAnsi="Times New Roman" w:cs="Times New Roman"/>
          <w:b/>
          <w:color w:val="2E74B5" w:themeColor="accent1" w:themeShade="BF"/>
          <w:sz w:val="24"/>
          <w:szCs w:val="24"/>
          <w:lang w:val="fr-FR"/>
        </w:rPr>
        <w:t>Authentification de documents</w:t>
      </w:r>
      <w:bookmarkEnd w:id="56"/>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8"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8"/>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59"/>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OSIJFFGB","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arx539Hz","properties":{"formattedCitation":"[43]","plainCitation":"[43]","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3]</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0"/>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HVIASGfX","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35mx9OQC","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7"/>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1" w:name="_Toc184475264"/>
      <w:bookmarkStart w:id="62"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1"/>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2"/>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3" w:name="_Toc184475265"/>
      <w:bookmarkStart w:id="64"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3"/>
      <w:bookmarkEnd w:id="64"/>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5" w:name="_Toc189507471"/>
      <w:bookmarkStart w:id="66"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5"/>
      <w:r w:rsidRPr="00DE5C7D">
        <w:rPr>
          <w:rFonts w:ascii="Times New Roman" w:eastAsiaTheme="majorEastAsia" w:hAnsi="Times New Roman" w:cs="Times New Roman"/>
          <w:b/>
          <w:color w:val="2E74B5" w:themeColor="accent1" w:themeShade="BF"/>
          <w:sz w:val="24"/>
          <w:szCs w:val="24"/>
          <w:lang w:val="fr-FR"/>
        </w:rPr>
        <w:t xml:space="preserve"> </w:t>
      </w:r>
      <w:bookmarkEnd w:id="66"/>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7" w:name="_Toc189507472"/>
      <w:bookmarkStart w:id="68" w:name="_Toc184475267"/>
      <w:r>
        <w:rPr>
          <w:rFonts w:ascii="Times New Roman" w:eastAsiaTheme="majorEastAsia" w:hAnsi="Times New Roman" w:cs="Times New Roman"/>
          <w:b/>
          <w:color w:val="2E74B5" w:themeColor="accent1" w:themeShade="BF"/>
          <w:sz w:val="24"/>
          <w:szCs w:val="24"/>
          <w:lang w:val="fr-FR"/>
        </w:rPr>
        <w:t>Présentation de la solution</w:t>
      </w:r>
      <w:bookmarkEnd w:id="67"/>
      <w:r>
        <w:rPr>
          <w:rFonts w:ascii="Times New Roman" w:eastAsiaTheme="majorEastAsia" w:hAnsi="Times New Roman" w:cs="Times New Roman"/>
          <w:b/>
          <w:color w:val="2E74B5" w:themeColor="accent1" w:themeShade="BF"/>
          <w:sz w:val="24"/>
          <w:szCs w:val="24"/>
          <w:lang w:val="fr-FR"/>
        </w:rPr>
        <w:t xml:space="preserve"> </w:t>
      </w:r>
      <w:bookmarkEnd w:id="68"/>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9" w:name="_Toc189507473"/>
      <w:bookmarkStart w:id="70" w:name="_Toc184475268"/>
      <w:r>
        <w:rPr>
          <w:rFonts w:ascii="Times New Roman" w:eastAsiaTheme="majorEastAsia" w:hAnsi="Times New Roman" w:cs="Times New Roman"/>
          <w:b/>
          <w:color w:val="2E74B5" w:themeColor="accent1" w:themeShade="BF"/>
          <w:sz w:val="24"/>
          <w:szCs w:val="24"/>
          <w:lang w:val="fr-FR"/>
        </w:rPr>
        <w:t>Discussion des résultats</w:t>
      </w:r>
      <w:bookmarkEnd w:id="69"/>
      <w:r>
        <w:rPr>
          <w:rFonts w:ascii="Times New Roman" w:eastAsiaTheme="majorEastAsia" w:hAnsi="Times New Roman" w:cs="Times New Roman"/>
          <w:b/>
          <w:color w:val="2E74B5" w:themeColor="accent1" w:themeShade="BF"/>
          <w:sz w:val="24"/>
          <w:szCs w:val="24"/>
          <w:lang w:val="fr-FR"/>
        </w:rPr>
        <w:t xml:space="preserve"> </w:t>
      </w:r>
      <w:bookmarkEnd w:id="70"/>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1" w:name="_Toc184475269"/>
      <w:bookmarkStart w:id="72"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1"/>
      <w:bookmarkEnd w:id="72"/>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3" w:name="_Toc184475270"/>
      <w:bookmarkStart w:id="74"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3"/>
      <w:bookmarkEnd w:id="74"/>
    </w:p>
    <w:p w:rsidR="00BC7065" w:rsidRPr="00BC7065" w:rsidRDefault="00313363" w:rsidP="00BC7065">
      <w:pPr>
        <w:pStyle w:val="Bibliographie"/>
        <w:rPr>
          <w:rFonts w:ascii="Times New Roman" w:hAnsi="Times New Roman" w:cs="Times New Roman"/>
          <w:lang w:val="fr-FR"/>
        </w:rPr>
      </w:pPr>
      <w:r>
        <w:rPr>
          <w:lang w:val="fr-FR"/>
        </w:rPr>
        <w:fldChar w:fldCharType="begin"/>
      </w:r>
      <w:r w:rsidR="0041500E">
        <w:rPr>
          <w:lang w:val="fr-FR"/>
        </w:rPr>
        <w:instrText xml:space="preserve"> ADDIN ZOTERO_BIBL {"uncited":[],"omitted":[],"custom":[]} CSL_BIBLIOGRAPHY </w:instrText>
      </w:r>
      <w:r>
        <w:rPr>
          <w:lang w:val="fr-FR"/>
        </w:rPr>
        <w:fldChar w:fldCharType="separate"/>
      </w:r>
      <w:r w:rsidR="00BC7065" w:rsidRPr="00BC7065">
        <w:rPr>
          <w:rFonts w:ascii="Times New Roman" w:hAnsi="Times New Roman" w:cs="Times New Roman"/>
          <w:lang w:val="fr-FR"/>
        </w:rPr>
        <w:t>[1]</w:t>
      </w:r>
      <w:r w:rsidR="00BC7065" w:rsidRPr="00BC7065">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2]</w:t>
      </w:r>
      <w:r w:rsidRPr="00BC7065">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3]</w:t>
      </w:r>
      <w:r w:rsidRPr="00BC7065">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4]</w:t>
      </w:r>
      <w:r w:rsidRPr="00BC7065">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5]</w:t>
      </w:r>
      <w:r w:rsidRPr="00BC7065">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6]</w:t>
      </w:r>
      <w:r w:rsidRPr="00BC7065">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7]</w:t>
      </w:r>
      <w:r w:rsidRPr="00BC7065">
        <w:rPr>
          <w:rFonts w:ascii="Times New Roman" w:hAnsi="Times New Roman" w:cs="Times New Roman"/>
        </w:rPr>
        <w:tab/>
        <w:t xml:space="preserve">A. Back </w:t>
      </w:r>
      <w:r w:rsidRPr="00BC7065">
        <w:rPr>
          <w:rFonts w:ascii="Times New Roman" w:hAnsi="Times New Roman" w:cs="Times New Roman"/>
          <w:i/>
          <w:iCs/>
        </w:rPr>
        <w:t>et al.</w:t>
      </w:r>
      <w:r w:rsidRPr="00BC7065">
        <w:rPr>
          <w:rFonts w:ascii="Times New Roman" w:hAnsi="Times New Roman" w:cs="Times New Roman"/>
        </w:rPr>
        <w:t>, « Enabling Blockchain Innovations with Pegged Sidechains », p. 25, oct. 2014.</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8]</w:t>
      </w:r>
      <w:r w:rsidRPr="00BC7065">
        <w:rPr>
          <w:rFonts w:ascii="Times New Roman" w:hAnsi="Times New Roman" w:cs="Times New Roman"/>
        </w:rPr>
        <w:tab/>
        <w:t xml:space="preserve">S. Haber et W. S. Stornetta, « How to time-stamp a digital document », </w:t>
      </w:r>
      <w:r w:rsidRPr="00BC7065">
        <w:rPr>
          <w:rFonts w:ascii="Times New Roman" w:hAnsi="Times New Roman" w:cs="Times New Roman"/>
          <w:i/>
          <w:iCs/>
        </w:rPr>
        <w:t>J. Cryptol.</w:t>
      </w:r>
      <w:r w:rsidRPr="00BC7065">
        <w:rPr>
          <w:rFonts w:ascii="Times New Roman" w:hAnsi="Times New Roman" w:cs="Times New Roman"/>
        </w:rPr>
        <w:t>, vol. 3, n</w:t>
      </w:r>
      <w:r w:rsidRPr="00BC7065">
        <w:rPr>
          <w:rFonts w:ascii="Times New Roman" w:hAnsi="Times New Roman" w:cs="Times New Roman"/>
          <w:vertAlign w:val="superscript"/>
        </w:rPr>
        <w:t>o</w:t>
      </w:r>
      <w:r w:rsidRPr="00BC7065">
        <w:rPr>
          <w:rFonts w:ascii="Times New Roman" w:hAnsi="Times New Roman" w:cs="Times New Roman"/>
        </w:rPr>
        <w:t xml:space="preserve"> 2, p. 99‑111, janv. 1991, doi: 10.1007/BF00196791.</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9]</w:t>
      </w:r>
      <w:r w:rsidRPr="00BC7065">
        <w:rPr>
          <w:rFonts w:ascii="Times New Roman" w:hAnsi="Times New Roman" w:cs="Times New Roman"/>
        </w:rPr>
        <w:tab/>
        <w:t xml:space="preserve">D. Bayer, S. Haber, et W. S. Stornetta, « Improving the Efficiency and Reliability of Digital Time-Stamping », in </w:t>
      </w:r>
      <w:r w:rsidRPr="00BC7065">
        <w:rPr>
          <w:rFonts w:ascii="Times New Roman" w:hAnsi="Times New Roman" w:cs="Times New Roman"/>
          <w:i/>
          <w:iCs/>
        </w:rPr>
        <w:t>Sequences II</w:t>
      </w:r>
      <w:r w:rsidRPr="00BC7065">
        <w:rPr>
          <w:rFonts w:ascii="Times New Roman" w:hAnsi="Times New Roman" w:cs="Times New Roman"/>
        </w:rPr>
        <w:t>, R. Capocelli, A. De Santis, et U. Vaccaro, Éd., New York, NY: Springer, 1993, p. 329‑334. doi: 10.1007/978-1-4613-9323-8_24.</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10]</w:t>
      </w:r>
      <w:r w:rsidRPr="00BC7065">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11]</w:t>
      </w:r>
      <w:r w:rsidRPr="00BC7065">
        <w:rPr>
          <w:rFonts w:ascii="Times New Roman" w:hAnsi="Times New Roman" w:cs="Times New Roman"/>
        </w:rPr>
        <w:tab/>
        <w:t xml:space="preserve">R. Subramanian et T. Chino, « The State of Cryptocurrencies, Their Issues and Policy Interactions », </w:t>
      </w:r>
      <w:r w:rsidRPr="00BC7065">
        <w:rPr>
          <w:rFonts w:ascii="Times New Roman" w:hAnsi="Times New Roman" w:cs="Times New Roman"/>
          <w:i/>
          <w:iCs/>
        </w:rPr>
        <w:t>J. Int. Technol. Inf. Manag.</w:t>
      </w:r>
      <w:r w:rsidRPr="00BC7065">
        <w:rPr>
          <w:rFonts w:ascii="Times New Roman" w:hAnsi="Times New Roman" w:cs="Times New Roman"/>
        </w:rPr>
        <w:t>, vol. 24, n</w:t>
      </w:r>
      <w:r w:rsidRPr="00BC7065">
        <w:rPr>
          <w:rFonts w:ascii="Times New Roman" w:hAnsi="Times New Roman" w:cs="Times New Roman"/>
          <w:vertAlign w:val="superscript"/>
        </w:rPr>
        <w:t>o</w:t>
      </w:r>
      <w:r w:rsidRPr="00BC7065">
        <w:rPr>
          <w:rFonts w:ascii="Times New Roman" w:hAnsi="Times New Roman" w:cs="Times New Roman"/>
        </w:rPr>
        <w:t xml:space="preserve"> 3, p. 40, janv. 2015, doi: 10.58729/1941-6679.1045.</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12]</w:t>
      </w:r>
      <w:r w:rsidRPr="00BC7065">
        <w:rPr>
          <w:rFonts w:ascii="Times New Roman" w:hAnsi="Times New Roman" w:cs="Times New Roman"/>
        </w:rPr>
        <w:tab/>
        <w:t>S. Nakamoto, « Bitcoin:</w:t>
      </w:r>
      <w:r w:rsidRPr="00BC7065">
        <w:rPr>
          <w:rFonts w:ascii="Times New Roman" w:hAnsi="Times New Roman" w:cs="Times New Roman"/>
        </w:rPr>
        <w:lastRenderedPageBreak/>
        <w:t xml:space="preserve"> A Peer-to-Peer Electronic Cash System », p. 9.</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13]</w:t>
      </w:r>
      <w:r w:rsidRPr="00BC7065">
        <w:rPr>
          <w:rFonts w:ascii="Times New Roman" w:hAnsi="Times New Roman" w:cs="Times New Roman"/>
          <w:lang w:val="fr-FR"/>
        </w:rPr>
        <w:tab/>
        <w:t xml:space="preserve">Ferr. Godebarge et R. Rossat, « Principes clés d’une application Blockchain », </w:t>
      </w:r>
      <w:r w:rsidRPr="00BC7065">
        <w:rPr>
          <w:rFonts w:ascii="Times New Roman" w:hAnsi="Times New Roman" w:cs="Times New Roman"/>
          <w:i/>
          <w:iCs/>
          <w:lang w:val="fr-FR"/>
        </w:rPr>
        <w:t>EM Lyon Bus. Sch.</w:t>
      </w:r>
      <w:r w:rsidRPr="00BC7065">
        <w:rPr>
          <w:rFonts w:ascii="Times New Roman" w:hAnsi="Times New Roman" w:cs="Times New Roman"/>
          <w:lang w:val="fr-FR"/>
        </w:rPr>
        <w:t>, p. 50, déc. 2016.</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14]</w:t>
      </w:r>
      <w:r w:rsidRPr="00BC7065">
        <w:rPr>
          <w:rFonts w:ascii="Times New Roman" w:hAnsi="Times New Roman" w:cs="Times New Roman"/>
          <w:lang w:val="fr-FR"/>
        </w:rPr>
        <w:tab/>
        <w:t xml:space="preserve">« Blockchain », </w:t>
      </w:r>
      <w:r w:rsidRPr="00BC7065">
        <w:rPr>
          <w:rFonts w:ascii="Times New Roman" w:hAnsi="Times New Roman" w:cs="Times New Roman"/>
          <w:i/>
          <w:iCs/>
          <w:lang w:val="fr-FR"/>
        </w:rPr>
        <w:t>Wikipédia</w:t>
      </w:r>
      <w:r w:rsidRPr="00BC7065">
        <w:rPr>
          <w:rFonts w:ascii="Times New Roman" w:hAnsi="Times New Roman" w:cs="Times New Roman"/>
          <w:lang w:val="fr-FR"/>
        </w:rPr>
        <w:t>. 11 janvier 2025. Consulté le: 19 septembre 2024. [En ligne]. Disponible sur: https://fr.wikipedia.org/w/index.php?title=Blockchain&amp;oldid=222001944#Histoire</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15]</w:t>
      </w:r>
      <w:r w:rsidRPr="00BC7065">
        <w:rPr>
          <w:rFonts w:ascii="Times New Roman" w:hAnsi="Times New Roman" w:cs="Times New Roman"/>
          <w:lang w:val="fr-FR"/>
        </w:rPr>
        <w:tab/>
        <w:t>A. Bakhoum, « La Blockchain pour la Sécurisation des E-livrets scolaires », p. 103, 2019.</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16]</w:t>
      </w:r>
      <w:r w:rsidRPr="00BC7065">
        <w:rPr>
          <w:rFonts w:ascii="Times New Roman" w:hAnsi="Times New Roman" w:cs="Times New Roman"/>
        </w:rPr>
        <w:tab/>
        <w:t xml:space="preserve">I. Bashir, </w:t>
      </w:r>
      <w:r w:rsidRPr="00BC7065">
        <w:rPr>
          <w:rFonts w:ascii="Times New Roman" w:hAnsi="Times New Roman" w:cs="Times New Roman"/>
          <w:i/>
          <w:iCs/>
        </w:rPr>
        <w:t>Mastering Blockchain</w:t>
      </w:r>
      <w:r w:rsidRPr="00BC7065">
        <w:rPr>
          <w:rFonts w:ascii="Times New Roman" w:hAnsi="Times New Roman" w:cs="Times New Roman"/>
        </w:rPr>
        <w:t>. Packt Publishing Ltd, 2017.</w:t>
      </w:r>
    </w:p>
    <w:p w:rsidR="00BC7065" w:rsidRPr="00BC7065" w:rsidRDefault="00BC7065" w:rsidP="00BC7065">
      <w:pPr>
        <w:pStyle w:val="Bibliographie"/>
        <w:rPr>
          <w:rFonts w:ascii="Times New Roman" w:hAnsi="Times New Roman" w:cs="Times New Roman"/>
          <w:lang w:val="fr-FR"/>
        </w:rPr>
      </w:pPr>
      <w:r w:rsidRPr="00BC7065">
        <w:rPr>
          <w:rFonts w:ascii="Times New Roman" w:hAnsi="Times New Roman" w:cs="Times New Roman"/>
          <w:lang w:val="fr-FR"/>
        </w:rPr>
        <w:t>[17]</w:t>
      </w:r>
      <w:r w:rsidRPr="00BC7065">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18]</w:t>
      </w:r>
      <w:r w:rsidRPr="00BC7065">
        <w:rPr>
          <w:rFonts w:ascii="Times New Roman" w:hAnsi="Times New Roman" w:cs="Times New Roman"/>
        </w:rPr>
        <w:tab/>
        <w:t>H. Anwar, « Blockchain Consortium: Top 20 Consortia You Should Check Out », 101 Blockchains. Consulté le: 2 octobre 2024. [En ligne]. Disponible sur: https://101blockchains.com/blockchain-consortium/</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19]</w:t>
      </w:r>
      <w:r w:rsidRPr="00BC7065">
        <w:rPr>
          <w:rFonts w:ascii="Times New Roman" w:hAnsi="Times New Roman" w:cs="Times New Roman"/>
        </w:rPr>
        <w:tab/>
        <w:t>« Qu’est-ce qu’un arbre Merkle? », Bit2Me Academy. Consulté le: 18 décembre 2024. [En ligne]. Disponible sur: https://academy.bit2me.com/fr/qu%27est-ce-qu%27un-arbre-merkle/</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0]</w:t>
      </w:r>
      <w:r w:rsidRPr="00BC7065">
        <w:rPr>
          <w:rFonts w:ascii="Times New Roman" w:hAnsi="Times New Roman" w:cs="Times New Roman"/>
        </w:rPr>
        <w:tab/>
        <w:t>A. A. Oussama, « CHAPITRE III : État de l’art de la Blockchain », ResearchGate. Consulté le: 21 octobre 2024. [En ligne]. Disponible sur: https://www.researchgate.net/publication/335174496_CHAPITRE_III_Etat_de_l'art_de_la_Blockchain</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1]</w:t>
      </w:r>
      <w:r w:rsidRPr="00BC7065">
        <w:rPr>
          <w:rFonts w:ascii="Times New Roman" w:hAnsi="Times New Roman" w:cs="Times New Roman"/>
        </w:rPr>
        <w:tab/>
        <w:t>« Éléments Fondamentaux d’un Bloc dans la Blockchain - W3r.one Magazine ». Consulté le: 21 octobre 2024. [En ligne]. Disponible sur: https://w3r.one/fr/blog/blockchain-web3/architecture-blockchain/conception-de-blocs/elements-fondamentaux-bloc-blockchain</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2]</w:t>
      </w:r>
      <w:r w:rsidRPr="00BC7065">
        <w:rPr>
          <w:rFonts w:ascii="Times New Roman" w:hAnsi="Times New Roman" w:cs="Times New Roman"/>
        </w:rPr>
        <w:tab/>
        <w:t>B. Anders, « Blockchain Demo ». Consulté le: 23 janvier 2025. [En ligne]. Disponible sur: https://andersbrownworth.com/blockchain/hash</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3]</w:t>
      </w:r>
      <w:r w:rsidRPr="00BC7065">
        <w:rPr>
          <w:rFonts w:ascii="Times New Roman" w:hAnsi="Times New Roman" w:cs="Times New Roman"/>
        </w:rPr>
        <w:tab/>
        <w:t>É. Larousse, « Définitions : consensus - Dictionnaire de français Larousse ». Consulté le: 15 septembre 2024. [En ligne]. Disponible sur: https://www.larousse.fr/dictionnaires/francais/consensus/18357</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4]</w:t>
      </w:r>
      <w:r w:rsidRPr="00BC7065">
        <w:rPr>
          <w:rFonts w:ascii="Times New Roman" w:hAnsi="Times New Roman" w:cs="Times New Roman"/>
        </w:rPr>
        <w:tab/>
        <w:t>« Consensus : Définition simple et facile du dictionnaire ». Consulté le: 15 septembre 2024. [En ligne]. Disponible sur: https://www.linternaute.fr/dictionnaire/fr/definition/consensu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5]</w:t>
      </w:r>
      <w:r w:rsidRPr="00BC7065">
        <w:rPr>
          <w:rFonts w:ascii="Times New Roman" w:hAnsi="Times New Roman" w:cs="Times New Roman"/>
        </w:rPr>
        <w:tab/>
        <w:t>« Qu’est-ce que le consensus ? Guide du débutant », Qu’est-ce que le consensus ? Guide du débutant. Consulté le: 15 septembre 2024. [En ligne]. Disponible sur: https://crypto.com/fr/university/consensus-mechanisms-explained</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6]</w:t>
      </w:r>
      <w:r w:rsidRPr="00BC7065">
        <w:rPr>
          <w:rFonts w:ascii="Times New Roman" w:hAnsi="Times New Roman" w:cs="Times New Roman"/>
        </w:rPr>
        <w:tab/>
        <w:t>« How to Agree: Different Types of Consensus for Blockchain », How to Agree: Different Types of Consensus for Blockchain. Consulté le: 1 février 2025. [En ligne]. Disponible sur: https://crypto.com/en/university/different-types-of-consensus-for-blockchain</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7]</w:t>
      </w:r>
      <w:r w:rsidRPr="00BC7065">
        <w:rPr>
          <w:rFonts w:ascii="Times New Roman" w:hAnsi="Times New Roman" w:cs="Times New Roman"/>
        </w:rPr>
        <w:tab/>
        <w:t>« Qu’est-ce qu’une attaque à 51% et quels sont les risques ? », coinbase. Consulté le: 3 février 2025. [En ligne]. Disponible sur: https://www.coinbase.com/fr/learn/crypto-glossary/what-is-a-51-percent-attack-and-what-are-the-risk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8]</w:t>
      </w:r>
      <w:r w:rsidRPr="00BC7065">
        <w:rPr>
          <w:rFonts w:ascii="Times New Roman" w:hAnsi="Times New Roman" w:cs="Times New Roman"/>
        </w:rPr>
        <w:tab/>
        <w:t>« Blockchain : qu’est-ce qu’un Smart Contract et à quoi ça sert ? », LeMagIT. Consulté le: 5 février 2025. [En ligne]. Disponible sur: https://www.lemagit.fr/conseil/Blockchain-quest-ce-quun-Smart-Contract-et-a-quoi-ca-sert</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29]</w:t>
      </w:r>
      <w:r w:rsidRPr="00BC7065">
        <w:rPr>
          <w:rFonts w:ascii="Times New Roman" w:hAnsi="Times New Roman" w:cs="Times New Roman"/>
        </w:rPr>
        <w:tab/>
        <w:t>« Que sont les contrats intelligents ? | Les contrats intelligents expliqués | Kraken ». Consulté le: 8 février 2025. [En ligne]. Disponible sur: https://www.kraken.com/fr/learn/what-are-smart-contrac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0]</w:t>
      </w:r>
      <w:r w:rsidRPr="00BC7065">
        <w:rPr>
          <w:rFonts w:ascii="Times New Roman" w:hAnsi="Times New Roman" w:cs="Times New Roman"/>
        </w:rPr>
        <w:tab/>
        <w:t>« Que sont les contrats intelligents sur la blockchain ? | IBM ». Consulté le: 7 février 2025. [En ligne]. Disponible sur: https://www.ibm.com/fr-fr/topics/smart-contrac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1]</w:t>
      </w:r>
      <w:r w:rsidRPr="00BC7065">
        <w:rPr>
          <w:rFonts w:ascii="Times New Roman" w:hAnsi="Times New Roman" w:cs="Times New Roman"/>
        </w:rPr>
        <w:tab/>
        <w:t>« Smart contract : définition et fonctionnement ». Consulté le: 7 février 2025. [En ligne]. Disponible sur: https://www.captaincontrat.com/contrats-commerciaux-cgv/contrats-commerciaux/smart-contract-definition-et-fonctionnement-me-beaubourg-avoca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2]</w:t>
      </w:r>
      <w:r w:rsidRPr="00BC7065">
        <w:rPr>
          <w:rFonts w:ascii="Times New Roman" w:hAnsi="Times New Roman" w:cs="Times New Roman"/>
        </w:rPr>
        <w:tab/>
        <w:t xml:space="preserve">« Ethereum », </w:t>
      </w:r>
      <w:r w:rsidRPr="00BC7065">
        <w:rPr>
          <w:rFonts w:ascii="Times New Roman" w:hAnsi="Times New Roman" w:cs="Times New Roman"/>
          <w:i/>
          <w:iCs/>
        </w:rPr>
        <w:t>Wikipédia</w:t>
      </w:r>
      <w:r w:rsidRPr="00BC7065">
        <w:rPr>
          <w:rFonts w:ascii="Times New Roman" w:hAnsi="Times New Roman" w:cs="Times New Roman"/>
        </w:rPr>
        <w:t>. 22 janvier 2025. Consulté le: 10 février 2025. [En ligne]. Disponible sur: https://fr.wikipedia.org/wiki/Ethereum</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3]</w:t>
      </w:r>
      <w:r w:rsidRPr="00BC7065">
        <w:rPr>
          <w:rFonts w:ascii="Times New Roman" w:hAnsi="Times New Roman" w:cs="Times New Roman"/>
        </w:rPr>
        <w:tab/>
        <w:t>T. Bourbotte, « C’est quoi Ethereum ? Nos explications pour tout savoir sur cette blockchain et sa cr</w:t>
      </w:r>
      <w:r w:rsidRPr="00BC7065">
        <w:rPr>
          <w:rFonts w:ascii="Times New Roman" w:hAnsi="Times New Roman" w:cs="Times New Roman"/>
        </w:rPr>
        <w:lastRenderedPageBreak/>
        <w:t>yptomonnaie ETH », Cryptoast. Consulté le: 10 février 2025. [En ligne]. Disponible sur: https://cryptoast.fr/fiche-ethereum/</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4]</w:t>
      </w:r>
      <w:r w:rsidRPr="00BC7065">
        <w:rPr>
          <w:rFonts w:ascii="Times New Roman" w:hAnsi="Times New Roman" w:cs="Times New Roman"/>
        </w:rPr>
        <w:tab/>
        <w:t xml:space="preserve">S. S. Kushwaha, S. Joshi, D. Singh, M. Kaur, et H.-N. Lee, « Systematic Review of Security Vulnerabilities in Ethereum Blockchain Smart Contract », </w:t>
      </w:r>
      <w:r w:rsidRPr="00BC7065">
        <w:rPr>
          <w:rFonts w:ascii="Times New Roman" w:hAnsi="Times New Roman" w:cs="Times New Roman"/>
          <w:i/>
          <w:iCs/>
        </w:rPr>
        <w:t>IEEE Access</w:t>
      </w:r>
      <w:r w:rsidRPr="00BC7065">
        <w:rPr>
          <w:rFonts w:ascii="Times New Roman" w:hAnsi="Times New Roman" w:cs="Times New Roman"/>
        </w:rPr>
        <w:t>, vol. 10, p. 6605‑6621, 2022, doi: 10.1109/ACCESS.2021.3140091.</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5]</w:t>
      </w:r>
      <w:r w:rsidRPr="00BC7065">
        <w:rPr>
          <w:rFonts w:ascii="Times New Roman" w:hAnsi="Times New Roman" w:cs="Times New Roman"/>
        </w:rPr>
        <w:tab/>
        <w:t>« Nœuds et clients », Nœuds et clients. Consulté le: 12 février 2025. [En ligne]. Disponible sur: https://ethereum.org/fr/developers/docs/nodes-and-clien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6]</w:t>
      </w:r>
      <w:r w:rsidRPr="00BC7065">
        <w:rPr>
          <w:rFonts w:ascii="Times New Roman" w:hAnsi="Times New Roman" w:cs="Times New Roman"/>
        </w:rPr>
        <w:tab/>
        <w:t>« Nœuds et clients », ethereum.org. Consulté le: 12 février 2025. [En ligne]. Disponible sur: https://ethereum.org/fr/developers/docs/nodes-and-clien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7]</w:t>
      </w:r>
      <w:r w:rsidRPr="00BC7065">
        <w:rPr>
          <w:rFonts w:ascii="Times New Roman" w:hAnsi="Times New Roman" w:cs="Times New Roman"/>
        </w:rPr>
        <w:tab/>
        <w:t>« Machine virtuelle Ethereum (EVM) », ethereum.org. Consulté le: 12 février 2025. [En ligne]. Disponible sur: https://ethereum.org/fr/developers/docs/evm/</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8]</w:t>
      </w:r>
      <w:r w:rsidRPr="00BC7065">
        <w:rPr>
          <w:rFonts w:ascii="Times New Roman" w:hAnsi="Times New Roman" w:cs="Times New Roman"/>
        </w:rPr>
        <w:tab/>
        <w:t>T. Takenobu, « Ethereum EVM illustrated », p. 116.</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39]</w:t>
      </w:r>
      <w:r w:rsidRPr="00BC7065">
        <w:rPr>
          <w:rFonts w:ascii="Times New Roman" w:hAnsi="Times New Roman" w:cs="Times New Roman"/>
        </w:rPr>
        <w:tab/>
        <w:t>« Comptes Ethereum », ethereum.org. Consulté le: 12 février 2025. [En ligne]. Disponible sur: https://ethereum.org/fr/developers/docs/accoun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40]</w:t>
      </w:r>
      <w:r w:rsidRPr="00BC7065">
        <w:rPr>
          <w:rFonts w:ascii="Times New Roman" w:hAnsi="Times New Roman" w:cs="Times New Roman"/>
        </w:rPr>
        <w:tab/>
        <w:t>« Introduction à l’ether », ethereum.org. Consulté le: 12 février 2025. [En ligne]. Disponible sur: https://ethereum.org/fr/developers/docs/intro-to-ether/</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41]</w:t>
      </w:r>
      <w:r w:rsidRPr="00BC7065">
        <w:rPr>
          <w:rFonts w:ascii="Times New Roman" w:hAnsi="Times New Roman" w:cs="Times New Roman"/>
        </w:rPr>
        <w:tab/>
        <w:t>« Introduction aux contrats intelligents », ethereum.org. Consulté le: 12 février 2025. [En ligne]. Disponible sur: https://ethereum.org/fr/developers/docs/smart-contract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42]</w:t>
      </w:r>
      <w:r w:rsidRPr="00BC7065">
        <w:rPr>
          <w:rFonts w:ascii="Times New Roman" w:hAnsi="Times New Roman" w:cs="Times New Roman"/>
        </w:rPr>
        <w:tab/>
        <w:t>« Introduction aux dApps », ethereum.org. Consulté le: 12 février 2025. [En ligne]. Disponible sur: https://ethereum.org/fr/developers/docs/dapps/</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43]</w:t>
      </w:r>
      <w:r w:rsidRPr="00BC7065">
        <w:rPr>
          <w:rFonts w:ascii="Times New Roman" w:hAnsi="Times New Roman" w:cs="Times New Roman"/>
        </w:rPr>
        <w:tab/>
        <w:t xml:space="preserve">I. Meirobie, A. P. Irawan, H. T. Sukmana, D. P. Lazirkha, et N. P. L. Santoso, « Framework Authentication e-document using Blockchain Technology on the Government system », </w:t>
      </w:r>
      <w:r w:rsidRPr="00BC7065">
        <w:rPr>
          <w:rFonts w:ascii="Times New Roman" w:hAnsi="Times New Roman" w:cs="Times New Roman"/>
          <w:i/>
          <w:iCs/>
        </w:rPr>
        <w:t>Int. J. Artif. Intell. Res.</w:t>
      </w:r>
      <w:r w:rsidRPr="00BC7065">
        <w:rPr>
          <w:rFonts w:ascii="Times New Roman" w:hAnsi="Times New Roman" w:cs="Times New Roman"/>
        </w:rPr>
        <w:t>, vol. 6, n</w:t>
      </w:r>
      <w:r w:rsidRPr="00BC7065">
        <w:rPr>
          <w:rFonts w:ascii="Times New Roman" w:hAnsi="Times New Roman" w:cs="Times New Roman"/>
          <w:vertAlign w:val="superscript"/>
        </w:rPr>
        <w:t>o</w:t>
      </w:r>
      <w:r w:rsidRPr="00BC7065">
        <w:rPr>
          <w:rFonts w:ascii="Times New Roman" w:hAnsi="Times New Roman" w:cs="Times New Roman"/>
        </w:rPr>
        <w:t xml:space="preserve"> 2, Art. n</w:t>
      </w:r>
      <w:r w:rsidRPr="00BC7065">
        <w:rPr>
          <w:rFonts w:ascii="Times New Roman" w:hAnsi="Times New Roman" w:cs="Times New Roman"/>
          <w:vertAlign w:val="superscript"/>
        </w:rPr>
        <w:t>o</w:t>
      </w:r>
      <w:r w:rsidRPr="00BC7065">
        <w:rPr>
          <w:rFonts w:ascii="Times New Roman" w:hAnsi="Times New Roman" w:cs="Times New Roman"/>
        </w:rPr>
        <w:t xml:space="preserve"> 2, déc. 2022, doi: 10.29099/ijair.v6i2.294.</w:t>
      </w:r>
    </w:p>
    <w:p w:rsidR="00BC7065" w:rsidRPr="00BC7065" w:rsidRDefault="00BC7065" w:rsidP="00BC7065">
      <w:pPr>
        <w:pStyle w:val="Bibliographie"/>
        <w:rPr>
          <w:rFonts w:ascii="Times New Roman" w:hAnsi="Times New Roman" w:cs="Times New Roman"/>
        </w:rPr>
      </w:pPr>
      <w:r w:rsidRPr="00BC7065">
        <w:rPr>
          <w:rFonts w:ascii="Times New Roman" w:hAnsi="Times New Roman" w:cs="Times New Roman"/>
        </w:rPr>
        <w:t>[44]</w:t>
      </w:r>
      <w:r w:rsidRPr="00BC7065">
        <w:rPr>
          <w:rFonts w:ascii="Times New Roman" w:hAnsi="Times New Roman" w:cs="Times New Roman"/>
        </w:rPr>
        <w:tab/>
        <w:t>« ISO/TC 307 - Blockchain and distributed ledger technologies ». 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5" w:name="_Toc184475271"/>
      <w:bookmarkStart w:id="76"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5"/>
      <w:bookmarkEnd w:id="76"/>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0">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1"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2">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91989" w:rsidRDefault="00991989" w:rsidP="004936BB">
      <w:pPr>
        <w:spacing w:after="0" w:line="240" w:lineRule="auto"/>
      </w:pPr>
      <w:r>
        <w:separator/>
      </w:r>
    </w:p>
  </w:endnote>
  <w:endnote w:type="continuationSeparator" w:id="0">
    <w:p w:rsidR="00991989" w:rsidRDefault="00991989"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65688A" w:rsidRDefault="0065688A">
        <w:pPr>
          <w:pStyle w:val="Pieddepage"/>
          <w:jc w:val="right"/>
        </w:pPr>
        <w:r>
          <w:rPr>
            <w:lang w:val="fr-FR"/>
          </w:rPr>
          <w:t xml:space="preserve">Page | </w:t>
        </w:r>
        <w:r>
          <w:fldChar w:fldCharType="begin"/>
        </w:r>
        <w:r>
          <w:instrText>PAGE   \* MERGEFORMAT</w:instrText>
        </w:r>
        <w:r>
          <w:fldChar w:fldCharType="separate"/>
        </w:r>
        <w:r w:rsidR="00BC7065" w:rsidRPr="00BC7065">
          <w:rPr>
            <w:noProof/>
            <w:lang w:val="fr-FR"/>
          </w:rPr>
          <w:t>27</w:t>
        </w:r>
        <w:r>
          <w:fldChar w:fldCharType="end"/>
        </w:r>
        <w:r>
          <w:rPr>
            <w:lang w:val="fr-FR"/>
          </w:rPr>
          <w:t xml:space="preserve"> </w:t>
        </w:r>
      </w:p>
    </w:sdtContent>
  </w:sdt>
  <w:p w:rsidR="0065688A" w:rsidRDefault="0065688A">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91989" w:rsidRDefault="00991989" w:rsidP="004936BB">
      <w:pPr>
        <w:spacing w:after="0" w:line="240" w:lineRule="auto"/>
      </w:pPr>
      <w:r>
        <w:separator/>
      </w:r>
    </w:p>
  </w:footnote>
  <w:footnote w:type="continuationSeparator" w:id="0">
    <w:p w:rsidR="00991989" w:rsidRDefault="00991989" w:rsidP="004936BB">
      <w:pPr>
        <w:spacing w:after="0" w:line="240" w:lineRule="auto"/>
      </w:pPr>
      <w:r>
        <w:continuationSeparator/>
      </w:r>
    </w:p>
  </w:footnote>
  <w:footnote w:id="1">
    <w:p w:rsidR="0065688A" w:rsidRPr="00C366EC" w:rsidRDefault="0065688A"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65688A" w:rsidRPr="001F456E" w:rsidRDefault="0065688A">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65688A" w:rsidRPr="002B7930" w:rsidRDefault="0065688A">
      <w:pPr>
        <w:pStyle w:val="Notedebasdepage"/>
        <w:rPr>
          <w:lang w:val="fr-FR"/>
        </w:rPr>
      </w:pPr>
      <w:r w:rsidRPr="00BD044D">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3"/>
  </w:num>
  <w:num w:numId="2">
    <w:abstractNumId w:val="25"/>
  </w:num>
  <w:num w:numId="3">
    <w:abstractNumId w:val="3"/>
  </w:num>
  <w:num w:numId="4">
    <w:abstractNumId w:val="15"/>
  </w:num>
  <w:num w:numId="5">
    <w:abstractNumId w:val="1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8"/>
  </w:num>
  <w:num w:numId="7">
    <w:abstractNumId w:val="2"/>
  </w:num>
  <w:num w:numId="8">
    <w:abstractNumId w:val="17"/>
  </w:num>
  <w:num w:numId="9">
    <w:abstractNumId w:val="2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8"/>
  </w:num>
  <w:num w:numId="13">
    <w:abstractNumId w:val="12"/>
  </w:num>
  <w:num w:numId="14">
    <w:abstractNumId w:val="24"/>
  </w:num>
  <w:num w:numId="15">
    <w:abstractNumId w:val="5"/>
  </w:num>
  <w:num w:numId="16">
    <w:abstractNumId w:val="14"/>
  </w:num>
  <w:num w:numId="17">
    <w:abstractNumId w:val="6"/>
  </w:num>
  <w:num w:numId="18">
    <w:abstractNumId w:val="4"/>
  </w:num>
  <w:num w:numId="19">
    <w:abstractNumId w:val="11"/>
  </w:num>
  <w:num w:numId="20">
    <w:abstractNumId w:val="20"/>
  </w:num>
  <w:num w:numId="21">
    <w:abstractNumId w:val="10"/>
  </w:num>
  <w:num w:numId="22">
    <w:abstractNumId w:val="0"/>
  </w:num>
  <w:num w:numId="23">
    <w:abstractNumId w:val="19"/>
  </w:num>
  <w:num w:numId="24">
    <w:abstractNumId w:val="9"/>
  </w:num>
  <w:num w:numId="25">
    <w:abstractNumId w:val="23"/>
  </w:num>
  <w:num w:numId="26">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29B0"/>
    <w:rsid w:val="0000332B"/>
    <w:rsid w:val="000035E1"/>
    <w:rsid w:val="000042A0"/>
    <w:rsid w:val="00004BB3"/>
    <w:rsid w:val="00006D1F"/>
    <w:rsid w:val="000072E9"/>
    <w:rsid w:val="000116F2"/>
    <w:rsid w:val="00011C31"/>
    <w:rsid w:val="000127B7"/>
    <w:rsid w:val="00013277"/>
    <w:rsid w:val="0001390F"/>
    <w:rsid w:val="00014520"/>
    <w:rsid w:val="0001528D"/>
    <w:rsid w:val="0001560D"/>
    <w:rsid w:val="000166FB"/>
    <w:rsid w:val="000173E0"/>
    <w:rsid w:val="00017C36"/>
    <w:rsid w:val="000207C3"/>
    <w:rsid w:val="0002081D"/>
    <w:rsid w:val="000208BB"/>
    <w:rsid w:val="0002186A"/>
    <w:rsid w:val="000220AA"/>
    <w:rsid w:val="00022C0C"/>
    <w:rsid w:val="00022DD4"/>
    <w:rsid w:val="00025074"/>
    <w:rsid w:val="0002648D"/>
    <w:rsid w:val="000277BA"/>
    <w:rsid w:val="00027870"/>
    <w:rsid w:val="000306A4"/>
    <w:rsid w:val="00031629"/>
    <w:rsid w:val="000325AF"/>
    <w:rsid w:val="00032C3C"/>
    <w:rsid w:val="0003342B"/>
    <w:rsid w:val="000335C0"/>
    <w:rsid w:val="00033747"/>
    <w:rsid w:val="000338FA"/>
    <w:rsid w:val="00033956"/>
    <w:rsid w:val="00034383"/>
    <w:rsid w:val="00034835"/>
    <w:rsid w:val="000351F5"/>
    <w:rsid w:val="0003531A"/>
    <w:rsid w:val="00036374"/>
    <w:rsid w:val="00036510"/>
    <w:rsid w:val="000419FB"/>
    <w:rsid w:val="00041C88"/>
    <w:rsid w:val="00041CBE"/>
    <w:rsid w:val="00042A4C"/>
    <w:rsid w:val="00042C61"/>
    <w:rsid w:val="0004432B"/>
    <w:rsid w:val="0004502D"/>
    <w:rsid w:val="000461DD"/>
    <w:rsid w:val="00046251"/>
    <w:rsid w:val="0005126D"/>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3A93"/>
    <w:rsid w:val="0008418B"/>
    <w:rsid w:val="000841C0"/>
    <w:rsid w:val="00084515"/>
    <w:rsid w:val="0008539D"/>
    <w:rsid w:val="00085845"/>
    <w:rsid w:val="0008597E"/>
    <w:rsid w:val="0008618A"/>
    <w:rsid w:val="000862A0"/>
    <w:rsid w:val="0008726A"/>
    <w:rsid w:val="00087758"/>
    <w:rsid w:val="00087AF6"/>
    <w:rsid w:val="00087EAE"/>
    <w:rsid w:val="00091376"/>
    <w:rsid w:val="00091602"/>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722"/>
    <w:rsid w:val="00097C25"/>
    <w:rsid w:val="000A007C"/>
    <w:rsid w:val="000A0240"/>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9B3"/>
    <w:rsid w:val="000C3BD5"/>
    <w:rsid w:val="000C44A4"/>
    <w:rsid w:val="000C6C3A"/>
    <w:rsid w:val="000C7B55"/>
    <w:rsid w:val="000C7BBB"/>
    <w:rsid w:val="000D1401"/>
    <w:rsid w:val="000D1E7B"/>
    <w:rsid w:val="000D25F0"/>
    <w:rsid w:val="000D260B"/>
    <w:rsid w:val="000D2726"/>
    <w:rsid w:val="000D2AD0"/>
    <w:rsid w:val="000D346C"/>
    <w:rsid w:val="000D4089"/>
    <w:rsid w:val="000D424A"/>
    <w:rsid w:val="000D45EC"/>
    <w:rsid w:val="000D4EE1"/>
    <w:rsid w:val="000D5C5D"/>
    <w:rsid w:val="000D5FB4"/>
    <w:rsid w:val="000D6540"/>
    <w:rsid w:val="000D6833"/>
    <w:rsid w:val="000D740C"/>
    <w:rsid w:val="000E06DF"/>
    <w:rsid w:val="000E0A7B"/>
    <w:rsid w:val="000E0A7E"/>
    <w:rsid w:val="000E1B41"/>
    <w:rsid w:val="000E21B9"/>
    <w:rsid w:val="000E295E"/>
    <w:rsid w:val="000E3663"/>
    <w:rsid w:val="000E3CD3"/>
    <w:rsid w:val="000E41B8"/>
    <w:rsid w:val="000E45D5"/>
    <w:rsid w:val="000E4B24"/>
    <w:rsid w:val="000E5680"/>
    <w:rsid w:val="000E5AB1"/>
    <w:rsid w:val="000E5C43"/>
    <w:rsid w:val="000E5E66"/>
    <w:rsid w:val="000E6339"/>
    <w:rsid w:val="000E7FCD"/>
    <w:rsid w:val="000F0628"/>
    <w:rsid w:val="000F08DC"/>
    <w:rsid w:val="000F09CE"/>
    <w:rsid w:val="000F25D0"/>
    <w:rsid w:val="000F361C"/>
    <w:rsid w:val="000F3BAD"/>
    <w:rsid w:val="000F4C34"/>
    <w:rsid w:val="000F710E"/>
    <w:rsid w:val="000F7CB4"/>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BA5"/>
    <w:rsid w:val="00115F37"/>
    <w:rsid w:val="00117609"/>
    <w:rsid w:val="001178D4"/>
    <w:rsid w:val="00120231"/>
    <w:rsid w:val="001210DC"/>
    <w:rsid w:val="001225A6"/>
    <w:rsid w:val="001235FE"/>
    <w:rsid w:val="00123900"/>
    <w:rsid w:val="00123AF9"/>
    <w:rsid w:val="00123B27"/>
    <w:rsid w:val="00124147"/>
    <w:rsid w:val="001241DF"/>
    <w:rsid w:val="00124550"/>
    <w:rsid w:val="00124B5E"/>
    <w:rsid w:val="001258E6"/>
    <w:rsid w:val="00127487"/>
    <w:rsid w:val="001276C9"/>
    <w:rsid w:val="00127C69"/>
    <w:rsid w:val="00127E37"/>
    <w:rsid w:val="0013003E"/>
    <w:rsid w:val="00130817"/>
    <w:rsid w:val="00130C30"/>
    <w:rsid w:val="0013246D"/>
    <w:rsid w:val="00132493"/>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2F8"/>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882"/>
    <w:rsid w:val="00177AB6"/>
    <w:rsid w:val="00180336"/>
    <w:rsid w:val="001810DC"/>
    <w:rsid w:val="001811E9"/>
    <w:rsid w:val="00181961"/>
    <w:rsid w:val="00184479"/>
    <w:rsid w:val="00185634"/>
    <w:rsid w:val="001857D0"/>
    <w:rsid w:val="001858CD"/>
    <w:rsid w:val="001874DC"/>
    <w:rsid w:val="00187F12"/>
    <w:rsid w:val="001900C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FBB"/>
    <w:rsid w:val="001C3852"/>
    <w:rsid w:val="001C38EA"/>
    <w:rsid w:val="001C4EB6"/>
    <w:rsid w:val="001C5424"/>
    <w:rsid w:val="001C5ED7"/>
    <w:rsid w:val="001C5F7F"/>
    <w:rsid w:val="001C71D2"/>
    <w:rsid w:val="001D09F3"/>
    <w:rsid w:val="001D180F"/>
    <w:rsid w:val="001D1989"/>
    <w:rsid w:val="001D24B9"/>
    <w:rsid w:val="001D49F3"/>
    <w:rsid w:val="001D53B3"/>
    <w:rsid w:val="001E0924"/>
    <w:rsid w:val="001E2811"/>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4A0"/>
    <w:rsid w:val="002116B2"/>
    <w:rsid w:val="00211A6B"/>
    <w:rsid w:val="0021239C"/>
    <w:rsid w:val="0021246A"/>
    <w:rsid w:val="0021364D"/>
    <w:rsid w:val="00214458"/>
    <w:rsid w:val="00215262"/>
    <w:rsid w:val="00215609"/>
    <w:rsid w:val="0021575B"/>
    <w:rsid w:val="00216289"/>
    <w:rsid w:val="00216C5F"/>
    <w:rsid w:val="00216DF2"/>
    <w:rsid w:val="0021706E"/>
    <w:rsid w:val="002174C9"/>
    <w:rsid w:val="00220ACC"/>
    <w:rsid w:val="002215EA"/>
    <w:rsid w:val="00221679"/>
    <w:rsid w:val="002218A8"/>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500A8"/>
    <w:rsid w:val="00250ACC"/>
    <w:rsid w:val="002528D3"/>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7F6"/>
    <w:rsid w:val="002660D3"/>
    <w:rsid w:val="00266720"/>
    <w:rsid w:val="00266B12"/>
    <w:rsid w:val="00266E29"/>
    <w:rsid w:val="00266E9D"/>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69"/>
    <w:rsid w:val="00282775"/>
    <w:rsid w:val="0028292C"/>
    <w:rsid w:val="00285B00"/>
    <w:rsid w:val="00285EE7"/>
    <w:rsid w:val="00286948"/>
    <w:rsid w:val="00286FA4"/>
    <w:rsid w:val="00287AEE"/>
    <w:rsid w:val="00287E4C"/>
    <w:rsid w:val="00287FB0"/>
    <w:rsid w:val="00290526"/>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26F8"/>
    <w:rsid w:val="002A2A64"/>
    <w:rsid w:val="002A42CA"/>
    <w:rsid w:val="002A495C"/>
    <w:rsid w:val="002A4C0F"/>
    <w:rsid w:val="002A4CBA"/>
    <w:rsid w:val="002A4E4A"/>
    <w:rsid w:val="002A658B"/>
    <w:rsid w:val="002A7454"/>
    <w:rsid w:val="002A76B7"/>
    <w:rsid w:val="002B005D"/>
    <w:rsid w:val="002B0454"/>
    <w:rsid w:val="002B12B0"/>
    <w:rsid w:val="002B13D2"/>
    <w:rsid w:val="002B2B8E"/>
    <w:rsid w:val="002B4665"/>
    <w:rsid w:val="002B5387"/>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701D"/>
    <w:rsid w:val="002F104B"/>
    <w:rsid w:val="002F169E"/>
    <w:rsid w:val="002F2746"/>
    <w:rsid w:val="002F2E5F"/>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51F"/>
    <w:rsid w:val="00302A23"/>
    <w:rsid w:val="003030E6"/>
    <w:rsid w:val="00303914"/>
    <w:rsid w:val="00305160"/>
    <w:rsid w:val="0030564D"/>
    <w:rsid w:val="003070CC"/>
    <w:rsid w:val="00307629"/>
    <w:rsid w:val="00310A7A"/>
    <w:rsid w:val="00311351"/>
    <w:rsid w:val="0031143F"/>
    <w:rsid w:val="00311E74"/>
    <w:rsid w:val="00312974"/>
    <w:rsid w:val="00313363"/>
    <w:rsid w:val="003141CC"/>
    <w:rsid w:val="0031470A"/>
    <w:rsid w:val="00315267"/>
    <w:rsid w:val="00316230"/>
    <w:rsid w:val="00316D3C"/>
    <w:rsid w:val="00316D51"/>
    <w:rsid w:val="00320250"/>
    <w:rsid w:val="00320A1A"/>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400838"/>
    <w:rsid w:val="004009DD"/>
    <w:rsid w:val="004015CA"/>
    <w:rsid w:val="004016E4"/>
    <w:rsid w:val="00401A4D"/>
    <w:rsid w:val="00402841"/>
    <w:rsid w:val="004030A4"/>
    <w:rsid w:val="004041D3"/>
    <w:rsid w:val="0040760C"/>
    <w:rsid w:val="0041067E"/>
    <w:rsid w:val="00411706"/>
    <w:rsid w:val="004126D8"/>
    <w:rsid w:val="00412AAF"/>
    <w:rsid w:val="00413DFB"/>
    <w:rsid w:val="0041500E"/>
    <w:rsid w:val="004152F4"/>
    <w:rsid w:val="00415381"/>
    <w:rsid w:val="004161BD"/>
    <w:rsid w:val="004164BB"/>
    <w:rsid w:val="004167FF"/>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1E2B"/>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B49"/>
    <w:rsid w:val="00446821"/>
    <w:rsid w:val="004475C6"/>
    <w:rsid w:val="00450458"/>
    <w:rsid w:val="004507C7"/>
    <w:rsid w:val="004508EE"/>
    <w:rsid w:val="00450CA9"/>
    <w:rsid w:val="00450EC9"/>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CD4"/>
    <w:rsid w:val="004623A1"/>
    <w:rsid w:val="00462C1B"/>
    <w:rsid w:val="00462F31"/>
    <w:rsid w:val="00464148"/>
    <w:rsid w:val="0046446D"/>
    <w:rsid w:val="00464ED9"/>
    <w:rsid w:val="00466FA4"/>
    <w:rsid w:val="00466FEB"/>
    <w:rsid w:val="00467143"/>
    <w:rsid w:val="004673C7"/>
    <w:rsid w:val="004712C5"/>
    <w:rsid w:val="00471F0C"/>
    <w:rsid w:val="004730B3"/>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5F"/>
    <w:rsid w:val="0048601D"/>
    <w:rsid w:val="00487264"/>
    <w:rsid w:val="004903DB"/>
    <w:rsid w:val="004906BE"/>
    <w:rsid w:val="00490F9F"/>
    <w:rsid w:val="00491E9E"/>
    <w:rsid w:val="004927A3"/>
    <w:rsid w:val="00493502"/>
    <w:rsid w:val="0049365D"/>
    <w:rsid w:val="004936BB"/>
    <w:rsid w:val="00494C26"/>
    <w:rsid w:val="00494D42"/>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C01E0"/>
    <w:rsid w:val="004C0E4A"/>
    <w:rsid w:val="004C2313"/>
    <w:rsid w:val="004C2A32"/>
    <w:rsid w:val="004C2E92"/>
    <w:rsid w:val="004C3401"/>
    <w:rsid w:val="004C3B5C"/>
    <w:rsid w:val="004C417C"/>
    <w:rsid w:val="004C4BDC"/>
    <w:rsid w:val="004C5909"/>
    <w:rsid w:val="004C5AA0"/>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E90"/>
    <w:rsid w:val="004E314F"/>
    <w:rsid w:val="004E3263"/>
    <w:rsid w:val="004E3304"/>
    <w:rsid w:val="004E34B7"/>
    <w:rsid w:val="004E44C9"/>
    <w:rsid w:val="004E489E"/>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A03"/>
    <w:rsid w:val="00510028"/>
    <w:rsid w:val="00510AAB"/>
    <w:rsid w:val="005113EC"/>
    <w:rsid w:val="00511E0A"/>
    <w:rsid w:val="00512290"/>
    <w:rsid w:val="005129B4"/>
    <w:rsid w:val="0051351C"/>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CE6"/>
    <w:rsid w:val="00525E10"/>
    <w:rsid w:val="005261CE"/>
    <w:rsid w:val="00526351"/>
    <w:rsid w:val="005263E6"/>
    <w:rsid w:val="00526A4B"/>
    <w:rsid w:val="005276CE"/>
    <w:rsid w:val="005278D7"/>
    <w:rsid w:val="00527D85"/>
    <w:rsid w:val="005301AB"/>
    <w:rsid w:val="00530AF4"/>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6F7F"/>
    <w:rsid w:val="00537145"/>
    <w:rsid w:val="005376FC"/>
    <w:rsid w:val="00540691"/>
    <w:rsid w:val="00540A1B"/>
    <w:rsid w:val="00541543"/>
    <w:rsid w:val="005416E8"/>
    <w:rsid w:val="0054224C"/>
    <w:rsid w:val="0054238E"/>
    <w:rsid w:val="00542601"/>
    <w:rsid w:val="005428E4"/>
    <w:rsid w:val="00543336"/>
    <w:rsid w:val="00543ECF"/>
    <w:rsid w:val="0054414D"/>
    <w:rsid w:val="0054633D"/>
    <w:rsid w:val="0054674B"/>
    <w:rsid w:val="00547335"/>
    <w:rsid w:val="0055093E"/>
    <w:rsid w:val="005525D5"/>
    <w:rsid w:val="00552ACC"/>
    <w:rsid w:val="005538FB"/>
    <w:rsid w:val="005541AB"/>
    <w:rsid w:val="005541AC"/>
    <w:rsid w:val="00554265"/>
    <w:rsid w:val="005556EC"/>
    <w:rsid w:val="00555740"/>
    <w:rsid w:val="00555872"/>
    <w:rsid w:val="00555C2D"/>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614"/>
    <w:rsid w:val="005A1755"/>
    <w:rsid w:val="005A1903"/>
    <w:rsid w:val="005A20BD"/>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6AA3"/>
    <w:rsid w:val="005B7B50"/>
    <w:rsid w:val="005C1116"/>
    <w:rsid w:val="005C1B30"/>
    <w:rsid w:val="005C1BB3"/>
    <w:rsid w:val="005C2E6C"/>
    <w:rsid w:val="005C2ED7"/>
    <w:rsid w:val="005C3145"/>
    <w:rsid w:val="005C3DFC"/>
    <w:rsid w:val="005C3E99"/>
    <w:rsid w:val="005C4341"/>
    <w:rsid w:val="005C4936"/>
    <w:rsid w:val="005C50AE"/>
    <w:rsid w:val="005C5F8E"/>
    <w:rsid w:val="005C6D43"/>
    <w:rsid w:val="005C6D47"/>
    <w:rsid w:val="005C7086"/>
    <w:rsid w:val="005D03EA"/>
    <w:rsid w:val="005D0470"/>
    <w:rsid w:val="005D1DF1"/>
    <w:rsid w:val="005D2C23"/>
    <w:rsid w:val="005D3377"/>
    <w:rsid w:val="005D3595"/>
    <w:rsid w:val="005D39D1"/>
    <w:rsid w:val="005D3A3E"/>
    <w:rsid w:val="005D43D9"/>
    <w:rsid w:val="005D5130"/>
    <w:rsid w:val="005D5C8C"/>
    <w:rsid w:val="005D62FA"/>
    <w:rsid w:val="005D7C6D"/>
    <w:rsid w:val="005E02F2"/>
    <w:rsid w:val="005E0DF3"/>
    <w:rsid w:val="005E12A8"/>
    <w:rsid w:val="005E2311"/>
    <w:rsid w:val="005E25F6"/>
    <w:rsid w:val="005E332A"/>
    <w:rsid w:val="005E3953"/>
    <w:rsid w:val="005E45CC"/>
    <w:rsid w:val="005E642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9A9"/>
    <w:rsid w:val="00601C0C"/>
    <w:rsid w:val="00602805"/>
    <w:rsid w:val="00602EC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1042"/>
    <w:rsid w:val="00622089"/>
    <w:rsid w:val="006233CA"/>
    <w:rsid w:val="00623681"/>
    <w:rsid w:val="006238AF"/>
    <w:rsid w:val="00623B88"/>
    <w:rsid w:val="00624302"/>
    <w:rsid w:val="006243BD"/>
    <w:rsid w:val="006244B1"/>
    <w:rsid w:val="00624A04"/>
    <w:rsid w:val="006252DB"/>
    <w:rsid w:val="00625363"/>
    <w:rsid w:val="006258CB"/>
    <w:rsid w:val="00625AF1"/>
    <w:rsid w:val="006267DA"/>
    <w:rsid w:val="006267E0"/>
    <w:rsid w:val="00626D31"/>
    <w:rsid w:val="00630B03"/>
    <w:rsid w:val="00630D57"/>
    <w:rsid w:val="0063162F"/>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879"/>
    <w:rsid w:val="00654CD8"/>
    <w:rsid w:val="00655367"/>
    <w:rsid w:val="00655AF6"/>
    <w:rsid w:val="006562F1"/>
    <w:rsid w:val="006565A8"/>
    <w:rsid w:val="0065688A"/>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DA9"/>
    <w:rsid w:val="00675F94"/>
    <w:rsid w:val="006766B0"/>
    <w:rsid w:val="00676FA3"/>
    <w:rsid w:val="0068054B"/>
    <w:rsid w:val="0068126D"/>
    <w:rsid w:val="00683F4B"/>
    <w:rsid w:val="0068453A"/>
    <w:rsid w:val="00684AAA"/>
    <w:rsid w:val="00685CB0"/>
    <w:rsid w:val="006872BD"/>
    <w:rsid w:val="00687432"/>
    <w:rsid w:val="006874AF"/>
    <w:rsid w:val="00690295"/>
    <w:rsid w:val="006904C0"/>
    <w:rsid w:val="0069121A"/>
    <w:rsid w:val="00691A12"/>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8DE"/>
    <w:rsid w:val="006D01DA"/>
    <w:rsid w:val="006D1B38"/>
    <w:rsid w:val="006D2278"/>
    <w:rsid w:val="006D22B7"/>
    <w:rsid w:val="006D22DD"/>
    <w:rsid w:val="006D239C"/>
    <w:rsid w:val="006D29AF"/>
    <w:rsid w:val="006D35FD"/>
    <w:rsid w:val="006D3702"/>
    <w:rsid w:val="006D4078"/>
    <w:rsid w:val="006D4258"/>
    <w:rsid w:val="006D44CC"/>
    <w:rsid w:val="006D59C2"/>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548"/>
    <w:rsid w:val="006F2EC6"/>
    <w:rsid w:val="006F302F"/>
    <w:rsid w:val="006F3F6F"/>
    <w:rsid w:val="006F4C05"/>
    <w:rsid w:val="006F5063"/>
    <w:rsid w:val="0070000E"/>
    <w:rsid w:val="007003C3"/>
    <w:rsid w:val="007003F4"/>
    <w:rsid w:val="0070074E"/>
    <w:rsid w:val="007015A5"/>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C08"/>
    <w:rsid w:val="00724D18"/>
    <w:rsid w:val="0072639A"/>
    <w:rsid w:val="007268E4"/>
    <w:rsid w:val="00726AFA"/>
    <w:rsid w:val="007305B0"/>
    <w:rsid w:val="00731494"/>
    <w:rsid w:val="007315CF"/>
    <w:rsid w:val="0073170D"/>
    <w:rsid w:val="007322A5"/>
    <w:rsid w:val="0073332E"/>
    <w:rsid w:val="007348CD"/>
    <w:rsid w:val="007353EB"/>
    <w:rsid w:val="00735B05"/>
    <w:rsid w:val="007364B2"/>
    <w:rsid w:val="007364FB"/>
    <w:rsid w:val="00736598"/>
    <w:rsid w:val="00737151"/>
    <w:rsid w:val="0073756D"/>
    <w:rsid w:val="00737A4A"/>
    <w:rsid w:val="0074096B"/>
    <w:rsid w:val="00741B00"/>
    <w:rsid w:val="007426A4"/>
    <w:rsid w:val="0074295F"/>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B5E"/>
    <w:rsid w:val="00771CCA"/>
    <w:rsid w:val="00772894"/>
    <w:rsid w:val="00773D4A"/>
    <w:rsid w:val="00773E30"/>
    <w:rsid w:val="007756A4"/>
    <w:rsid w:val="00775B17"/>
    <w:rsid w:val="00775BF1"/>
    <w:rsid w:val="007762CD"/>
    <w:rsid w:val="00777657"/>
    <w:rsid w:val="007777FA"/>
    <w:rsid w:val="00777A56"/>
    <w:rsid w:val="00781C11"/>
    <w:rsid w:val="007824BD"/>
    <w:rsid w:val="007828B4"/>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31E"/>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576D"/>
    <w:rsid w:val="007C628F"/>
    <w:rsid w:val="007C6872"/>
    <w:rsid w:val="007C75C6"/>
    <w:rsid w:val="007C7E8E"/>
    <w:rsid w:val="007D023A"/>
    <w:rsid w:val="007D0B4E"/>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67F0"/>
    <w:rsid w:val="007E6A93"/>
    <w:rsid w:val="007E7730"/>
    <w:rsid w:val="007E7CC0"/>
    <w:rsid w:val="007E7D2C"/>
    <w:rsid w:val="007F11BC"/>
    <w:rsid w:val="007F1284"/>
    <w:rsid w:val="007F2339"/>
    <w:rsid w:val="007F2348"/>
    <w:rsid w:val="007F2692"/>
    <w:rsid w:val="007F2A50"/>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1110B"/>
    <w:rsid w:val="00811DE6"/>
    <w:rsid w:val="00812AFC"/>
    <w:rsid w:val="008138A8"/>
    <w:rsid w:val="00813A24"/>
    <w:rsid w:val="0081471D"/>
    <w:rsid w:val="00814E2B"/>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78F"/>
    <w:rsid w:val="00850812"/>
    <w:rsid w:val="0085094E"/>
    <w:rsid w:val="008528C6"/>
    <w:rsid w:val="008529CF"/>
    <w:rsid w:val="00852AC1"/>
    <w:rsid w:val="00853556"/>
    <w:rsid w:val="00853FDA"/>
    <w:rsid w:val="00854C84"/>
    <w:rsid w:val="008555CA"/>
    <w:rsid w:val="00856E75"/>
    <w:rsid w:val="00857941"/>
    <w:rsid w:val="008613E9"/>
    <w:rsid w:val="0086205F"/>
    <w:rsid w:val="0086366C"/>
    <w:rsid w:val="0086375B"/>
    <w:rsid w:val="0086427C"/>
    <w:rsid w:val="0086503E"/>
    <w:rsid w:val="00865417"/>
    <w:rsid w:val="0086581F"/>
    <w:rsid w:val="00865C46"/>
    <w:rsid w:val="00865FA5"/>
    <w:rsid w:val="00866904"/>
    <w:rsid w:val="00870072"/>
    <w:rsid w:val="00871C67"/>
    <w:rsid w:val="00873A36"/>
    <w:rsid w:val="00874669"/>
    <w:rsid w:val="008750AF"/>
    <w:rsid w:val="008757E9"/>
    <w:rsid w:val="008759E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FA0"/>
    <w:rsid w:val="008865E0"/>
    <w:rsid w:val="00886AB2"/>
    <w:rsid w:val="00886F62"/>
    <w:rsid w:val="008872D1"/>
    <w:rsid w:val="00887E2E"/>
    <w:rsid w:val="0089008C"/>
    <w:rsid w:val="00891572"/>
    <w:rsid w:val="00893F65"/>
    <w:rsid w:val="00894F26"/>
    <w:rsid w:val="00894FCB"/>
    <w:rsid w:val="008969B9"/>
    <w:rsid w:val="0089796D"/>
    <w:rsid w:val="008A1F4E"/>
    <w:rsid w:val="008A3924"/>
    <w:rsid w:val="008A48E5"/>
    <w:rsid w:val="008A4F5F"/>
    <w:rsid w:val="008A4FC5"/>
    <w:rsid w:val="008A5C1E"/>
    <w:rsid w:val="008A6A05"/>
    <w:rsid w:val="008A7657"/>
    <w:rsid w:val="008A7B2C"/>
    <w:rsid w:val="008B0617"/>
    <w:rsid w:val="008B0875"/>
    <w:rsid w:val="008B0A00"/>
    <w:rsid w:val="008B0CA7"/>
    <w:rsid w:val="008B0F7F"/>
    <w:rsid w:val="008B1739"/>
    <w:rsid w:val="008B1B84"/>
    <w:rsid w:val="008B1E3E"/>
    <w:rsid w:val="008B2C83"/>
    <w:rsid w:val="008B2CC0"/>
    <w:rsid w:val="008B2DDD"/>
    <w:rsid w:val="008B3069"/>
    <w:rsid w:val="008B361F"/>
    <w:rsid w:val="008B460C"/>
    <w:rsid w:val="008B4618"/>
    <w:rsid w:val="008B52D4"/>
    <w:rsid w:val="008B53E8"/>
    <w:rsid w:val="008B5A91"/>
    <w:rsid w:val="008B5E84"/>
    <w:rsid w:val="008B7173"/>
    <w:rsid w:val="008B7718"/>
    <w:rsid w:val="008C047A"/>
    <w:rsid w:val="008C16A4"/>
    <w:rsid w:val="008C19BA"/>
    <w:rsid w:val="008C19FC"/>
    <w:rsid w:val="008C205F"/>
    <w:rsid w:val="008C24D2"/>
    <w:rsid w:val="008C38EB"/>
    <w:rsid w:val="008C4280"/>
    <w:rsid w:val="008C444D"/>
    <w:rsid w:val="008C4C7E"/>
    <w:rsid w:val="008C63ED"/>
    <w:rsid w:val="008C69A5"/>
    <w:rsid w:val="008C7906"/>
    <w:rsid w:val="008C7BD1"/>
    <w:rsid w:val="008D07C9"/>
    <w:rsid w:val="008D0A34"/>
    <w:rsid w:val="008D0D87"/>
    <w:rsid w:val="008D1123"/>
    <w:rsid w:val="008D212E"/>
    <w:rsid w:val="008D379B"/>
    <w:rsid w:val="008D4262"/>
    <w:rsid w:val="008D5400"/>
    <w:rsid w:val="008D58FD"/>
    <w:rsid w:val="008D5B7A"/>
    <w:rsid w:val="008D5DCC"/>
    <w:rsid w:val="008D7CCA"/>
    <w:rsid w:val="008E0168"/>
    <w:rsid w:val="008E19FF"/>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721"/>
    <w:rsid w:val="008F5F21"/>
    <w:rsid w:val="008F651F"/>
    <w:rsid w:val="008F6C73"/>
    <w:rsid w:val="0090142B"/>
    <w:rsid w:val="00901556"/>
    <w:rsid w:val="009016A5"/>
    <w:rsid w:val="009018AC"/>
    <w:rsid w:val="009020D0"/>
    <w:rsid w:val="009029AA"/>
    <w:rsid w:val="00902BAE"/>
    <w:rsid w:val="00902C20"/>
    <w:rsid w:val="00902EC6"/>
    <w:rsid w:val="0090308E"/>
    <w:rsid w:val="0090364C"/>
    <w:rsid w:val="00903B0C"/>
    <w:rsid w:val="00904713"/>
    <w:rsid w:val="009047E2"/>
    <w:rsid w:val="00904FC5"/>
    <w:rsid w:val="009054D7"/>
    <w:rsid w:val="009070C3"/>
    <w:rsid w:val="00907185"/>
    <w:rsid w:val="0090738F"/>
    <w:rsid w:val="009079F3"/>
    <w:rsid w:val="00907EBB"/>
    <w:rsid w:val="009111B8"/>
    <w:rsid w:val="00911387"/>
    <w:rsid w:val="00912EAA"/>
    <w:rsid w:val="0091339E"/>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155E"/>
    <w:rsid w:val="00941E2F"/>
    <w:rsid w:val="009424BB"/>
    <w:rsid w:val="00943098"/>
    <w:rsid w:val="00945932"/>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C7B"/>
    <w:rsid w:val="009A7062"/>
    <w:rsid w:val="009A7A16"/>
    <w:rsid w:val="009B074A"/>
    <w:rsid w:val="009B0B4D"/>
    <w:rsid w:val="009B18AC"/>
    <w:rsid w:val="009B2D6D"/>
    <w:rsid w:val="009B42F1"/>
    <w:rsid w:val="009B4436"/>
    <w:rsid w:val="009B49AC"/>
    <w:rsid w:val="009B4AAC"/>
    <w:rsid w:val="009B518A"/>
    <w:rsid w:val="009B5762"/>
    <w:rsid w:val="009B66EB"/>
    <w:rsid w:val="009B7623"/>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7AC6"/>
    <w:rsid w:val="009C7DF5"/>
    <w:rsid w:val="009D007A"/>
    <w:rsid w:val="009D019D"/>
    <w:rsid w:val="009D0BF1"/>
    <w:rsid w:val="009D0F87"/>
    <w:rsid w:val="009D2126"/>
    <w:rsid w:val="009D3024"/>
    <w:rsid w:val="009D3200"/>
    <w:rsid w:val="009D3F99"/>
    <w:rsid w:val="009D42CC"/>
    <w:rsid w:val="009D4D00"/>
    <w:rsid w:val="009D53A6"/>
    <w:rsid w:val="009E0930"/>
    <w:rsid w:val="009E15D9"/>
    <w:rsid w:val="009E20F9"/>
    <w:rsid w:val="009E2158"/>
    <w:rsid w:val="009E2C04"/>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55EF"/>
    <w:rsid w:val="009F67D8"/>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06EC4"/>
    <w:rsid w:val="00A079F2"/>
    <w:rsid w:val="00A106FA"/>
    <w:rsid w:val="00A116B8"/>
    <w:rsid w:val="00A12487"/>
    <w:rsid w:val="00A125D9"/>
    <w:rsid w:val="00A126C7"/>
    <w:rsid w:val="00A132FA"/>
    <w:rsid w:val="00A175CD"/>
    <w:rsid w:val="00A17E58"/>
    <w:rsid w:val="00A2143A"/>
    <w:rsid w:val="00A219E4"/>
    <w:rsid w:val="00A23481"/>
    <w:rsid w:val="00A234A2"/>
    <w:rsid w:val="00A2377B"/>
    <w:rsid w:val="00A24DB1"/>
    <w:rsid w:val="00A24E92"/>
    <w:rsid w:val="00A253E5"/>
    <w:rsid w:val="00A25B05"/>
    <w:rsid w:val="00A26240"/>
    <w:rsid w:val="00A30948"/>
    <w:rsid w:val="00A317DA"/>
    <w:rsid w:val="00A34800"/>
    <w:rsid w:val="00A35B15"/>
    <w:rsid w:val="00A378EB"/>
    <w:rsid w:val="00A40D84"/>
    <w:rsid w:val="00A40EA6"/>
    <w:rsid w:val="00A41593"/>
    <w:rsid w:val="00A41BDB"/>
    <w:rsid w:val="00A41D7F"/>
    <w:rsid w:val="00A4456B"/>
    <w:rsid w:val="00A4581A"/>
    <w:rsid w:val="00A45D1D"/>
    <w:rsid w:val="00A473F7"/>
    <w:rsid w:val="00A5066C"/>
    <w:rsid w:val="00A51C8A"/>
    <w:rsid w:val="00A51ECA"/>
    <w:rsid w:val="00A51FDE"/>
    <w:rsid w:val="00A52B17"/>
    <w:rsid w:val="00A52F5C"/>
    <w:rsid w:val="00A535F6"/>
    <w:rsid w:val="00A54297"/>
    <w:rsid w:val="00A55E78"/>
    <w:rsid w:val="00A57743"/>
    <w:rsid w:val="00A57D6A"/>
    <w:rsid w:val="00A606E6"/>
    <w:rsid w:val="00A61127"/>
    <w:rsid w:val="00A61375"/>
    <w:rsid w:val="00A6152C"/>
    <w:rsid w:val="00A616FA"/>
    <w:rsid w:val="00A618A1"/>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1383"/>
    <w:rsid w:val="00A7166D"/>
    <w:rsid w:val="00A71E9C"/>
    <w:rsid w:val="00A74281"/>
    <w:rsid w:val="00A74C7D"/>
    <w:rsid w:val="00A755F9"/>
    <w:rsid w:val="00A76526"/>
    <w:rsid w:val="00A77585"/>
    <w:rsid w:val="00A77CB3"/>
    <w:rsid w:val="00A80321"/>
    <w:rsid w:val="00A80FAF"/>
    <w:rsid w:val="00A82DC2"/>
    <w:rsid w:val="00A83CF1"/>
    <w:rsid w:val="00A84D7B"/>
    <w:rsid w:val="00A85617"/>
    <w:rsid w:val="00A85630"/>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0E48"/>
    <w:rsid w:val="00AA1A9E"/>
    <w:rsid w:val="00AA2175"/>
    <w:rsid w:val="00AA23F8"/>
    <w:rsid w:val="00AA2BD3"/>
    <w:rsid w:val="00AA2D10"/>
    <w:rsid w:val="00AA3916"/>
    <w:rsid w:val="00AA515E"/>
    <w:rsid w:val="00AA6290"/>
    <w:rsid w:val="00AA6914"/>
    <w:rsid w:val="00AA7464"/>
    <w:rsid w:val="00AA7475"/>
    <w:rsid w:val="00AA7C25"/>
    <w:rsid w:val="00AB0537"/>
    <w:rsid w:val="00AB0E05"/>
    <w:rsid w:val="00AB32C3"/>
    <w:rsid w:val="00AB37C8"/>
    <w:rsid w:val="00AB3899"/>
    <w:rsid w:val="00AB43C2"/>
    <w:rsid w:val="00AB4AB2"/>
    <w:rsid w:val="00AB62E7"/>
    <w:rsid w:val="00AB6974"/>
    <w:rsid w:val="00AB7772"/>
    <w:rsid w:val="00AB7E14"/>
    <w:rsid w:val="00AC0271"/>
    <w:rsid w:val="00AC098F"/>
    <w:rsid w:val="00AC1CA4"/>
    <w:rsid w:val="00AC1EE7"/>
    <w:rsid w:val="00AC1FF7"/>
    <w:rsid w:val="00AC2610"/>
    <w:rsid w:val="00AC30AF"/>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57F9"/>
    <w:rsid w:val="00AE5B03"/>
    <w:rsid w:val="00AE630F"/>
    <w:rsid w:val="00AE660B"/>
    <w:rsid w:val="00AE7251"/>
    <w:rsid w:val="00AE78F2"/>
    <w:rsid w:val="00AE7D95"/>
    <w:rsid w:val="00AF03CE"/>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8AE"/>
    <w:rsid w:val="00B12E46"/>
    <w:rsid w:val="00B13371"/>
    <w:rsid w:val="00B13B8E"/>
    <w:rsid w:val="00B153C1"/>
    <w:rsid w:val="00B155AD"/>
    <w:rsid w:val="00B1586E"/>
    <w:rsid w:val="00B16291"/>
    <w:rsid w:val="00B168D2"/>
    <w:rsid w:val="00B17442"/>
    <w:rsid w:val="00B17502"/>
    <w:rsid w:val="00B17FE9"/>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F60"/>
    <w:rsid w:val="00B3580E"/>
    <w:rsid w:val="00B358E3"/>
    <w:rsid w:val="00B35DA5"/>
    <w:rsid w:val="00B36978"/>
    <w:rsid w:val="00B37003"/>
    <w:rsid w:val="00B401DC"/>
    <w:rsid w:val="00B41305"/>
    <w:rsid w:val="00B42131"/>
    <w:rsid w:val="00B4298B"/>
    <w:rsid w:val="00B42B64"/>
    <w:rsid w:val="00B42E2B"/>
    <w:rsid w:val="00B43189"/>
    <w:rsid w:val="00B43892"/>
    <w:rsid w:val="00B44383"/>
    <w:rsid w:val="00B44B51"/>
    <w:rsid w:val="00B4543E"/>
    <w:rsid w:val="00B4564B"/>
    <w:rsid w:val="00B4747B"/>
    <w:rsid w:val="00B47D2F"/>
    <w:rsid w:val="00B47DDE"/>
    <w:rsid w:val="00B50062"/>
    <w:rsid w:val="00B500FA"/>
    <w:rsid w:val="00B50265"/>
    <w:rsid w:val="00B5027E"/>
    <w:rsid w:val="00B50C01"/>
    <w:rsid w:val="00B519EF"/>
    <w:rsid w:val="00B51AA3"/>
    <w:rsid w:val="00B52317"/>
    <w:rsid w:val="00B531ED"/>
    <w:rsid w:val="00B53E83"/>
    <w:rsid w:val="00B54A8B"/>
    <w:rsid w:val="00B55443"/>
    <w:rsid w:val="00B5556C"/>
    <w:rsid w:val="00B55CF3"/>
    <w:rsid w:val="00B560F2"/>
    <w:rsid w:val="00B566FD"/>
    <w:rsid w:val="00B569AD"/>
    <w:rsid w:val="00B56DF6"/>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1C90"/>
    <w:rsid w:val="00B71D04"/>
    <w:rsid w:val="00B7282F"/>
    <w:rsid w:val="00B73EAC"/>
    <w:rsid w:val="00B73F19"/>
    <w:rsid w:val="00B74B80"/>
    <w:rsid w:val="00B74E89"/>
    <w:rsid w:val="00B753A0"/>
    <w:rsid w:val="00B75C12"/>
    <w:rsid w:val="00B76B47"/>
    <w:rsid w:val="00B76C11"/>
    <w:rsid w:val="00B77A36"/>
    <w:rsid w:val="00B77E20"/>
    <w:rsid w:val="00B8069A"/>
    <w:rsid w:val="00B80B0B"/>
    <w:rsid w:val="00B80D45"/>
    <w:rsid w:val="00B80EE6"/>
    <w:rsid w:val="00B81093"/>
    <w:rsid w:val="00B81E36"/>
    <w:rsid w:val="00B82955"/>
    <w:rsid w:val="00B82A5F"/>
    <w:rsid w:val="00B83C2A"/>
    <w:rsid w:val="00B84D69"/>
    <w:rsid w:val="00B84E64"/>
    <w:rsid w:val="00B85629"/>
    <w:rsid w:val="00B85709"/>
    <w:rsid w:val="00B85A0E"/>
    <w:rsid w:val="00B85AAF"/>
    <w:rsid w:val="00B85F89"/>
    <w:rsid w:val="00B86A50"/>
    <w:rsid w:val="00B86A54"/>
    <w:rsid w:val="00B8790B"/>
    <w:rsid w:val="00B87C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5C63"/>
    <w:rsid w:val="00BA60DE"/>
    <w:rsid w:val="00BA64BD"/>
    <w:rsid w:val="00BA6B18"/>
    <w:rsid w:val="00BA73C9"/>
    <w:rsid w:val="00BA7AAF"/>
    <w:rsid w:val="00BB0D0C"/>
    <w:rsid w:val="00BB10CA"/>
    <w:rsid w:val="00BB24F1"/>
    <w:rsid w:val="00BB2B90"/>
    <w:rsid w:val="00BB2D83"/>
    <w:rsid w:val="00BB5431"/>
    <w:rsid w:val="00BB5E0F"/>
    <w:rsid w:val="00BB6DE3"/>
    <w:rsid w:val="00BB6F4F"/>
    <w:rsid w:val="00BC0948"/>
    <w:rsid w:val="00BC14E2"/>
    <w:rsid w:val="00BC17B1"/>
    <w:rsid w:val="00BC18E6"/>
    <w:rsid w:val="00BC2A89"/>
    <w:rsid w:val="00BC2C33"/>
    <w:rsid w:val="00BC3002"/>
    <w:rsid w:val="00BC3E7D"/>
    <w:rsid w:val="00BC5DC7"/>
    <w:rsid w:val="00BC62EA"/>
    <w:rsid w:val="00BC669B"/>
    <w:rsid w:val="00BC69B3"/>
    <w:rsid w:val="00BC6A04"/>
    <w:rsid w:val="00BC7065"/>
    <w:rsid w:val="00BC7390"/>
    <w:rsid w:val="00BC772E"/>
    <w:rsid w:val="00BC7C37"/>
    <w:rsid w:val="00BD044D"/>
    <w:rsid w:val="00BD0DAA"/>
    <w:rsid w:val="00BD167C"/>
    <w:rsid w:val="00BD2901"/>
    <w:rsid w:val="00BD2E3D"/>
    <w:rsid w:val="00BD345F"/>
    <w:rsid w:val="00BD3740"/>
    <w:rsid w:val="00BD3966"/>
    <w:rsid w:val="00BD64C1"/>
    <w:rsid w:val="00BD64C4"/>
    <w:rsid w:val="00BD64E5"/>
    <w:rsid w:val="00BE0891"/>
    <w:rsid w:val="00BE19B6"/>
    <w:rsid w:val="00BE1ED7"/>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70F"/>
    <w:rsid w:val="00C04EBC"/>
    <w:rsid w:val="00C06C46"/>
    <w:rsid w:val="00C07BF0"/>
    <w:rsid w:val="00C10887"/>
    <w:rsid w:val="00C10D6B"/>
    <w:rsid w:val="00C1121B"/>
    <w:rsid w:val="00C117F8"/>
    <w:rsid w:val="00C1214C"/>
    <w:rsid w:val="00C12693"/>
    <w:rsid w:val="00C128E0"/>
    <w:rsid w:val="00C13958"/>
    <w:rsid w:val="00C13C8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213C"/>
    <w:rsid w:val="00C348A2"/>
    <w:rsid w:val="00C34F11"/>
    <w:rsid w:val="00C358D8"/>
    <w:rsid w:val="00C3594E"/>
    <w:rsid w:val="00C359B9"/>
    <w:rsid w:val="00C35D22"/>
    <w:rsid w:val="00C35D76"/>
    <w:rsid w:val="00C36599"/>
    <w:rsid w:val="00C366EC"/>
    <w:rsid w:val="00C36902"/>
    <w:rsid w:val="00C375F8"/>
    <w:rsid w:val="00C403DD"/>
    <w:rsid w:val="00C41415"/>
    <w:rsid w:val="00C41A89"/>
    <w:rsid w:val="00C43128"/>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735C"/>
    <w:rsid w:val="00C67793"/>
    <w:rsid w:val="00C678CF"/>
    <w:rsid w:val="00C715F4"/>
    <w:rsid w:val="00C71B07"/>
    <w:rsid w:val="00C71BC6"/>
    <w:rsid w:val="00C71F7D"/>
    <w:rsid w:val="00C7283F"/>
    <w:rsid w:val="00C73152"/>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55B4"/>
    <w:rsid w:val="00C959CF"/>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830"/>
    <w:rsid w:val="00CB7F72"/>
    <w:rsid w:val="00CC01B3"/>
    <w:rsid w:val="00CC0D2A"/>
    <w:rsid w:val="00CC18FB"/>
    <w:rsid w:val="00CC1B3A"/>
    <w:rsid w:val="00CC24C7"/>
    <w:rsid w:val="00CC4B53"/>
    <w:rsid w:val="00CC5B37"/>
    <w:rsid w:val="00CC66C0"/>
    <w:rsid w:val="00CC68F2"/>
    <w:rsid w:val="00CC6E7E"/>
    <w:rsid w:val="00CD11B4"/>
    <w:rsid w:val="00CD139C"/>
    <w:rsid w:val="00CD1E3E"/>
    <w:rsid w:val="00CD28E9"/>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227B"/>
    <w:rsid w:val="00CE23C3"/>
    <w:rsid w:val="00CE2A2E"/>
    <w:rsid w:val="00CE2D5C"/>
    <w:rsid w:val="00CE2EFD"/>
    <w:rsid w:val="00CE3049"/>
    <w:rsid w:val="00CE34C9"/>
    <w:rsid w:val="00CE3D87"/>
    <w:rsid w:val="00CE3F93"/>
    <w:rsid w:val="00CE597B"/>
    <w:rsid w:val="00CE59ED"/>
    <w:rsid w:val="00CE5A1E"/>
    <w:rsid w:val="00CE625D"/>
    <w:rsid w:val="00CE6B43"/>
    <w:rsid w:val="00CE7A93"/>
    <w:rsid w:val="00CE7FFD"/>
    <w:rsid w:val="00CF0319"/>
    <w:rsid w:val="00CF0836"/>
    <w:rsid w:val="00CF1AB8"/>
    <w:rsid w:val="00CF2009"/>
    <w:rsid w:val="00CF24E2"/>
    <w:rsid w:val="00CF3735"/>
    <w:rsid w:val="00CF3D88"/>
    <w:rsid w:val="00CF489F"/>
    <w:rsid w:val="00CF6B79"/>
    <w:rsid w:val="00CF75A3"/>
    <w:rsid w:val="00CF79EA"/>
    <w:rsid w:val="00D00BAA"/>
    <w:rsid w:val="00D00F20"/>
    <w:rsid w:val="00D0255A"/>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442D"/>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30CE"/>
    <w:rsid w:val="00D34601"/>
    <w:rsid w:val="00D34941"/>
    <w:rsid w:val="00D35142"/>
    <w:rsid w:val="00D354B9"/>
    <w:rsid w:val="00D357BF"/>
    <w:rsid w:val="00D35F06"/>
    <w:rsid w:val="00D36291"/>
    <w:rsid w:val="00D36E1D"/>
    <w:rsid w:val="00D3711C"/>
    <w:rsid w:val="00D37AF8"/>
    <w:rsid w:val="00D403A6"/>
    <w:rsid w:val="00D40BCD"/>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E5E"/>
    <w:rsid w:val="00D83E95"/>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49B4"/>
    <w:rsid w:val="00DD4D8D"/>
    <w:rsid w:val="00DD71B4"/>
    <w:rsid w:val="00DD7F7B"/>
    <w:rsid w:val="00DE04F5"/>
    <w:rsid w:val="00DE0EE1"/>
    <w:rsid w:val="00DE1072"/>
    <w:rsid w:val="00DE3386"/>
    <w:rsid w:val="00DE39F4"/>
    <w:rsid w:val="00DE5A26"/>
    <w:rsid w:val="00DE5C7D"/>
    <w:rsid w:val="00DE6A5D"/>
    <w:rsid w:val="00DF0F84"/>
    <w:rsid w:val="00DF1066"/>
    <w:rsid w:val="00DF16BF"/>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490"/>
    <w:rsid w:val="00E041F6"/>
    <w:rsid w:val="00E04D90"/>
    <w:rsid w:val="00E07920"/>
    <w:rsid w:val="00E07DDC"/>
    <w:rsid w:val="00E107EE"/>
    <w:rsid w:val="00E11BAA"/>
    <w:rsid w:val="00E1219E"/>
    <w:rsid w:val="00E12263"/>
    <w:rsid w:val="00E13242"/>
    <w:rsid w:val="00E152C7"/>
    <w:rsid w:val="00E15E06"/>
    <w:rsid w:val="00E16BC2"/>
    <w:rsid w:val="00E16E0A"/>
    <w:rsid w:val="00E17695"/>
    <w:rsid w:val="00E20C81"/>
    <w:rsid w:val="00E21FFB"/>
    <w:rsid w:val="00E2201E"/>
    <w:rsid w:val="00E22961"/>
    <w:rsid w:val="00E231F7"/>
    <w:rsid w:val="00E23DCE"/>
    <w:rsid w:val="00E23E84"/>
    <w:rsid w:val="00E24656"/>
    <w:rsid w:val="00E25C9B"/>
    <w:rsid w:val="00E25ED2"/>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6504"/>
    <w:rsid w:val="00E46805"/>
    <w:rsid w:val="00E4717E"/>
    <w:rsid w:val="00E47A34"/>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2C11"/>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FB6"/>
    <w:rsid w:val="00E7322C"/>
    <w:rsid w:val="00E738DA"/>
    <w:rsid w:val="00E74F82"/>
    <w:rsid w:val="00E74FDC"/>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700"/>
    <w:rsid w:val="00E95CE0"/>
    <w:rsid w:val="00E9620B"/>
    <w:rsid w:val="00E9685A"/>
    <w:rsid w:val="00E96C1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401E"/>
    <w:rsid w:val="00EB4D2D"/>
    <w:rsid w:val="00EB5514"/>
    <w:rsid w:val="00EB5665"/>
    <w:rsid w:val="00EB58D0"/>
    <w:rsid w:val="00EB66B6"/>
    <w:rsid w:val="00EB66D6"/>
    <w:rsid w:val="00EB702C"/>
    <w:rsid w:val="00EC14B2"/>
    <w:rsid w:val="00EC24B1"/>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C6"/>
    <w:rsid w:val="00EE3D48"/>
    <w:rsid w:val="00EE4A83"/>
    <w:rsid w:val="00EE5625"/>
    <w:rsid w:val="00EE5A85"/>
    <w:rsid w:val="00EE6A5A"/>
    <w:rsid w:val="00EE732F"/>
    <w:rsid w:val="00EE79D4"/>
    <w:rsid w:val="00EF0574"/>
    <w:rsid w:val="00EF0741"/>
    <w:rsid w:val="00EF1C24"/>
    <w:rsid w:val="00EF214A"/>
    <w:rsid w:val="00EF2219"/>
    <w:rsid w:val="00EF28F0"/>
    <w:rsid w:val="00EF32D8"/>
    <w:rsid w:val="00EF3622"/>
    <w:rsid w:val="00EF3A51"/>
    <w:rsid w:val="00EF6495"/>
    <w:rsid w:val="00EF6E38"/>
    <w:rsid w:val="00EF7A6F"/>
    <w:rsid w:val="00EF7BEA"/>
    <w:rsid w:val="00EF7D8D"/>
    <w:rsid w:val="00EF7D98"/>
    <w:rsid w:val="00F02EDC"/>
    <w:rsid w:val="00F03A4F"/>
    <w:rsid w:val="00F03F52"/>
    <w:rsid w:val="00F04195"/>
    <w:rsid w:val="00F045DD"/>
    <w:rsid w:val="00F04953"/>
    <w:rsid w:val="00F04C1A"/>
    <w:rsid w:val="00F04D51"/>
    <w:rsid w:val="00F05B39"/>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CD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29D"/>
    <w:rsid w:val="00F3490C"/>
    <w:rsid w:val="00F35868"/>
    <w:rsid w:val="00F35BC8"/>
    <w:rsid w:val="00F35F2A"/>
    <w:rsid w:val="00F36EA5"/>
    <w:rsid w:val="00F37490"/>
    <w:rsid w:val="00F379D4"/>
    <w:rsid w:val="00F37AC2"/>
    <w:rsid w:val="00F37D8A"/>
    <w:rsid w:val="00F40245"/>
    <w:rsid w:val="00F4060D"/>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59F"/>
    <w:rsid w:val="00F54E0A"/>
    <w:rsid w:val="00F54F61"/>
    <w:rsid w:val="00F55139"/>
    <w:rsid w:val="00F552E3"/>
    <w:rsid w:val="00F5543B"/>
    <w:rsid w:val="00F568B3"/>
    <w:rsid w:val="00F60B3C"/>
    <w:rsid w:val="00F60E74"/>
    <w:rsid w:val="00F60ED6"/>
    <w:rsid w:val="00F61F5B"/>
    <w:rsid w:val="00F6249E"/>
    <w:rsid w:val="00F62859"/>
    <w:rsid w:val="00F63714"/>
    <w:rsid w:val="00F6378D"/>
    <w:rsid w:val="00F638FB"/>
    <w:rsid w:val="00F645F4"/>
    <w:rsid w:val="00F64897"/>
    <w:rsid w:val="00F64A7C"/>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F13"/>
    <w:rsid w:val="00F731A2"/>
    <w:rsid w:val="00F73E0C"/>
    <w:rsid w:val="00F7455D"/>
    <w:rsid w:val="00F745B9"/>
    <w:rsid w:val="00F75161"/>
    <w:rsid w:val="00F77364"/>
    <w:rsid w:val="00F77700"/>
    <w:rsid w:val="00F80375"/>
    <w:rsid w:val="00F81C45"/>
    <w:rsid w:val="00F823CF"/>
    <w:rsid w:val="00F8427D"/>
    <w:rsid w:val="00F846B1"/>
    <w:rsid w:val="00F850F2"/>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C32"/>
    <w:rsid w:val="00F978B9"/>
    <w:rsid w:val="00FA0D78"/>
    <w:rsid w:val="00FA1687"/>
    <w:rsid w:val="00FA19A4"/>
    <w:rsid w:val="00FA2BE9"/>
    <w:rsid w:val="00FA3EE0"/>
    <w:rsid w:val="00FA4A16"/>
    <w:rsid w:val="00FA4C46"/>
    <w:rsid w:val="00FA5250"/>
    <w:rsid w:val="00FA5278"/>
    <w:rsid w:val="00FA5B15"/>
    <w:rsid w:val="00FA5D30"/>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A05"/>
    <w:rsid w:val="00FD63DB"/>
    <w:rsid w:val="00FD7DD0"/>
    <w:rsid w:val="00FE0255"/>
    <w:rsid w:val="00FE1600"/>
    <w:rsid w:val="00FE2490"/>
    <w:rsid w:val="00FE2632"/>
    <w:rsid w:val="00FE2AB4"/>
    <w:rsid w:val="00FE36F1"/>
    <w:rsid w:val="00FE3771"/>
    <w:rsid w:val="00FE3CFE"/>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F5CE8"/>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ryptoast.fr/wp-content/uploads/2020/08/merkle-tree-general.png" TargetMode="External"/><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DBAC9-AC20-4B68-857F-E269507A3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34</TotalTime>
  <Pages>56</Pages>
  <Words>26363</Words>
  <Characters>150275</Characters>
  <Application>Microsoft Office Word</Application>
  <DocSecurity>0</DocSecurity>
  <Lines>1252</Lines>
  <Paragraphs>35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622</cp:revision>
  <cp:lastPrinted>2025-02-01T14:11:00Z</cp:lastPrinted>
  <dcterms:created xsi:type="dcterms:W3CDTF">2024-05-23T09:26:00Z</dcterms:created>
  <dcterms:modified xsi:type="dcterms:W3CDTF">2025-02-12T21: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ADOwy92"/&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